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654F9F" w:rsidRDefault="00257634" w:rsidP="006C170E">
      <w:pPr>
        <w:suppressLineNumbers/>
        <w:spacing w:after="0" w:line="360" w:lineRule="auto"/>
        <w:jc w:val="center"/>
        <w:rPr>
          <w:rFonts w:ascii="Arial" w:hAnsi="Arial" w:cs="Arial"/>
          <w:szCs w:val="24"/>
        </w:rPr>
      </w:pPr>
      <w:r w:rsidRPr="00654F9F">
        <w:rPr>
          <w:rFonts w:ascii="Arial" w:hAnsi="Arial" w:cs="Arial"/>
          <w:szCs w:val="24"/>
        </w:rPr>
        <w:t>Eberhard Karls Universität Tübingen</w:t>
      </w:r>
    </w:p>
    <w:p w14:paraId="217211A3" w14:textId="1993E413" w:rsidR="0046008D" w:rsidRPr="00654F9F" w:rsidRDefault="00257634" w:rsidP="006C170E">
      <w:pPr>
        <w:suppressLineNumbers/>
        <w:spacing w:after="0" w:line="360" w:lineRule="auto"/>
        <w:jc w:val="center"/>
        <w:rPr>
          <w:rFonts w:ascii="Arial" w:hAnsi="Arial" w:cs="Arial"/>
          <w:szCs w:val="24"/>
        </w:rPr>
      </w:pPr>
      <w:r w:rsidRPr="00654F9F">
        <w:rPr>
          <w:rFonts w:ascii="Arial" w:hAnsi="Arial" w:cs="Arial"/>
          <w:szCs w:val="24"/>
        </w:rPr>
        <w:t>Seminar für Sprachwissenschaft</w:t>
      </w:r>
    </w:p>
    <w:p w14:paraId="1153FCD1" w14:textId="45ABCEF6" w:rsidR="006C170E" w:rsidRPr="00654F9F" w:rsidRDefault="006C170E" w:rsidP="006C170E">
      <w:pPr>
        <w:suppressLineNumbers/>
        <w:spacing w:after="0" w:line="360" w:lineRule="auto"/>
        <w:jc w:val="center"/>
        <w:rPr>
          <w:rFonts w:ascii="Arial" w:hAnsi="Arial" w:cs="Arial"/>
          <w:szCs w:val="24"/>
        </w:rPr>
      </w:pPr>
    </w:p>
    <w:p w14:paraId="0E8064E4" w14:textId="46ACFA66" w:rsidR="008722B8" w:rsidRPr="00654F9F" w:rsidRDefault="008722B8" w:rsidP="006C170E">
      <w:pPr>
        <w:suppressLineNumbers/>
        <w:spacing w:after="0" w:line="360" w:lineRule="auto"/>
        <w:jc w:val="center"/>
        <w:rPr>
          <w:rFonts w:ascii="Arial" w:hAnsi="Arial" w:cs="Arial"/>
          <w:szCs w:val="24"/>
        </w:rPr>
      </w:pPr>
    </w:p>
    <w:p w14:paraId="3BFFE61E" w14:textId="77777777" w:rsidR="008722B8" w:rsidRPr="00654F9F" w:rsidRDefault="008722B8" w:rsidP="006C170E">
      <w:pPr>
        <w:suppressLineNumbers/>
        <w:spacing w:after="0" w:line="360" w:lineRule="auto"/>
        <w:jc w:val="center"/>
        <w:rPr>
          <w:rFonts w:ascii="Arial" w:hAnsi="Arial" w:cs="Arial"/>
          <w:szCs w:val="24"/>
        </w:rPr>
      </w:pPr>
    </w:p>
    <w:p w14:paraId="6BE27DFA" w14:textId="77777777" w:rsidR="00AF2F17" w:rsidRPr="00654F9F" w:rsidRDefault="00AF2F17" w:rsidP="006C170E">
      <w:pPr>
        <w:suppressLineNumbers/>
        <w:spacing w:after="0" w:line="360" w:lineRule="auto"/>
        <w:jc w:val="center"/>
        <w:rPr>
          <w:rFonts w:ascii="Arial" w:hAnsi="Arial" w:cs="Arial"/>
          <w:szCs w:val="24"/>
        </w:rPr>
      </w:pPr>
    </w:p>
    <w:p w14:paraId="2C7607F1" w14:textId="2E1F6F68" w:rsidR="00384908" w:rsidRPr="00654F9F" w:rsidRDefault="00654F9F" w:rsidP="006C170E">
      <w:pPr>
        <w:suppressLineNumbers/>
        <w:spacing w:after="0" w:line="360" w:lineRule="auto"/>
        <w:jc w:val="center"/>
        <w:rPr>
          <w:rFonts w:ascii="Arial" w:hAnsi="Arial" w:cs="Arial"/>
          <w:szCs w:val="24"/>
          <w:lang w:val="en-US"/>
        </w:rPr>
      </w:pPr>
      <w:r w:rsidRPr="00654F9F">
        <w:rPr>
          <w:rFonts w:ascii="Arial" w:hAnsi="Arial" w:cs="Arial"/>
          <w:b/>
          <w:szCs w:val="24"/>
          <w:lang w:val="en-US"/>
        </w:rPr>
        <w:t xml:space="preserve">Contrastive </w:t>
      </w:r>
      <w:r>
        <w:rPr>
          <w:rFonts w:ascii="Arial" w:hAnsi="Arial" w:cs="Arial"/>
          <w:b/>
          <w:szCs w:val="24"/>
          <w:lang w:val="en-US"/>
        </w:rPr>
        <w:t>Dialogues Involving Ellipsis (?)</w:t>
      </w:r>
    </w:p>
    <w:p w14:paraId="18D88D2F" w14:textId="580CBB6D" w:rsidR="008722B8" w:rsidRPr="00654F9F" w:rsidRDefault="008722B8" w:rsidP="006C170E">
      <w:pPr>
        <w:suppressLineNumbers/>
        <w:spacing w:after="0" w:line="360" w:lineRule="auto"/>
        <w:jc w:val="center"/>
        <w:rPr>
          <w:rFonts w:ascii="Arial" w:hAnsi="Arial" w:cs="Arial"/>
          <w:szCs w:val="24"/>
          <w:lang w:val="en-US"/>
        </w:rPr>
      </w:pPr>
    </w:p>
    <w:p w14:paraId="45EA1DD7" w14:textId="30666A96" w:rsidR="0046008D" w:rsidRPr="00654F9F" w:rsidRDefault="00B225D6"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Thesis submitted for the degree of Master of Arts</w:t>
      </w:r>
    </w:p>
    <w:p w14:paraId="006401AF" w14:textId="4EB0C8BB" w:rsidR="00384908" w:rsidRPr="00654F9F" w:rsidRDefault="00384908" w:rsidP="006C170E">
      <w:pPr>
        <w:suppressLineNumbers/>
        <w:spacing w:after="0" w:line="360" w:lineRule="auto"/>
        <w:jc w:val="center"/>
        <w:rPr>
          <w:rFonts w:ascii="Arial" w:hAnsi="Arial" w:cs="Arial"/>
          <w:szCs w:val="24"/>
          <w:lang w:val="en-US"/>
        </w:rPr>
      </w:pPr>
    </w:p>
    <w:p w14:paraId="0CE91BBF" w14:textId="48614AF3" w:rsidR="006C170E" w:rsidRPr="00654F9F" w:rsidRDefault="006C170E"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Supervised by</w:t>
      </w:r>
    </w:p>
    <w:p w14:paraId="65DA1DAA" w14:textId="01A85322" w:rsidR="006C170E" w:rsidRPr="00654F9F" w:rsidRDefault="006C170E" w:rsidP="006C170E">
      <w:pPr>
        <w:suppressLineNumbers/>
        <w:spacing w:after="0" w:line="360" w:lineRule="auto"/>
        <w:jc w:val="center"/>
        <w:rPr>
          <w:rFonts w:ascii="Arial" w:hAnsi="Arial" w:cs="Arial"/>
          <w:szCs w:val="24"/>
          <w:lang w:val="en-AU"/>
        </w:rPr>
      </w:pPr>
      <w:r w:rsidRPr="00654F9F">
        <w:rPr>
          <w:rFonts w:ascii="Arial" w:hAnsi="Arial" w:cs="Arial"/>
          <w:szCs w:val="24"/>
          <w:lang w:val="en-AU"/>
        </w:rPr>
        <w:t xml:space="preserve">Prof. Dr. </w:t>
      </w:r>
      <w:r w:rsidR="00654F9F" w:rsidRPr="00654F9F">
        <w:rPr>
          <w:rFonts w:ascii="Arial" w:hAnsi="Arial" w:cs="Arial"/>
          <w:szCs w:val="24"/>
          <w:lang w:val="en-AU"/>
        </w:rPr>
        <w:t>Michael Franke</w:t>
      </w:r>
      <w:r w:rsidR="007C50EC" w:rsidRPr="00654F9F">
        <w:rPr>
          <w:rFonts w:ascii="Arial" w:hAnsi="Arial" w:cs="Arial"/>
          <w:szCs w:val="24"/>
          <w:lang w:val="en-AU"/>
        </w:rPr>
        <w:t xml:space="preserve"> and</w:t>
      </w:r>
    </w:p>
    <w:p w14:paraId="145B11CE" w14:textId="5BC4615D" w:rsidR="007C50EC" w:rsidRPr="00654F9F" w:rsidRDefault="00654F9F" w:rsidP="006C170E">
      <w:pPr>
        <w:suppressLineNumbers/>
        <w:spacing w:after="0" w:line="360" w:lineRule="auto"/>
        <w:jc w:val="center"/>
        <w:rPr>
          <w:rFonts w:ascii="Arial" w:hAnsi="Arial" w:cs="Arial"/>
          <w:szCs w:val="24"/>
        </w:rPr>
      </w:pPr>
      <w:r w:rsidRPr="00654F9F">
        <w:rPr>
          <w:rFonts w:ascii="Arial" w:hAnsi="Arial" w:cs="Arial"/>
          <w:szCs w:val="24"/>
        </w:rPr>
        <w:t>Jun.-Prof. Dr. James Griffiths</w:t>
      </w:r>
    </w:p>
    <w:p w14:paraId="6F117CAE" w14:textId="7BB0F432" w:rsidR="006C170E" w:rsidRPr="00654F9F" w:rsidRDefault="006C170E" w:rsidP="006C170E">
      <w:pPr>
        <w:suppressLineNumbers/>
        <w:spacing w:after="0" w:line="360" w:lineRule="auto"/>
        <w:jc w:val="center"/>
        <w:rPr>
          <w:rFonts w:ascii="Arial" w:hAnsi="Arial" w:cs="Arial"/>
          <w:szCs w:val="24"/>
        </w:rPr>
      </w:pPr>
    </w:p>
    <w:p w14:paraId="09DA2CE4" w14:textId="5F3D2886" w:rsidR="00D0261B" w:rsidRPr="00654F9F" w:rsidRDefault="006020BA" w:rsidP="006C170E">
      <w:pPr>
        <w:suppressLineNumbers/>
        <w:spacing w:after="0" w:line="360" w:lineRule="auto"/>
        <w:jc w:val="center"/>
        <w:rPr>
          <w:rFonts w:ascii="Arial" w:hAnsi="Arial" w:cs="Arial"/>
          <w:szCs w:val="24"/>
        </w:rPr>
      </w:pPr>
      <w:r w:rsidRPr="00654F9F">
        <w:rPr>
          <w:rFonts w:ascii="Arial" w:hAnsi="Arial" w:cs="Arial"/>
          <w:szCs w:val="24"/>
        </w:rPr>
        <w:t>S</w:t>
      </w:r>
      <w:r w:rsidR="00C543AE" w:rsidRPr="00654F9F">
        <w:rPr>
          <w:rFonts w:ascii="Arial" w:hAnsi="Arial" w:cs="Arial"/>
          <w:szCs w:val="24"/>
        </w:rPr>
        <w:t>ummer</w:t>
      </w:r>
      <w:r w:rsidR="00257634" w:rsidRPr="00654F9F">
        <w:rPr>
          <w:rFonts w:ascii="Arial" w:hAnsi="Arial" w:cs="Arial"/>
          <w:szCs w:val="24"/>
        </w:rPr>
        <w:t xml:space="preserve"> </w:t>
      </w:r>
      <w:r w:rsidRPr="00654F9F">
        <w:rPr>
          <w:rFonts w:ascii="Arial" w:hAnsi="Arial" w:cs="Arial"/>
          <w:szCs w:val="24"/>
        </w:rPr>
        <w:t>T</w:t>
      </w:r>
      <w:r w:rsidR="00257634" w:rsidRPr="00654F9F">
        <w:rPr>
          <w:rFonts w:ascii="Arial" w:hAnsi="Arial" w:cs="Arial"/>
          <w:szCs w:val="24"/>
        </w:rPr>
        <w:t>erm</w:t>
      </w:r>
      <w:r w:rsidR="005C7C2A" w:rsidRPr="00654F9F">
        <w:rPr>
          <w:rFonts w:ascii="Arial" w:hAnsi="Arial" w:cs="Arial"/>
          <w:szCs w:val="24"/>
        </w:rPr>
        <w:t xml:space="preserve"> </w:t>
      </w:r>
      <w:r w:rsidR="00257634" w:rsidRPr="00654F9F">
        <w:rPr>
          <w:rFonts w:ascii="Arial" w:hAnsi="Arial" w:cs="Arial"/>
          <w:szCs w:val="24"/>
        </w:rPr>
        <w:t>202</w:t>
      </w:r>
      <w:r w:rsidR="00B225D6" w:rsidRPr="00654F9F">
        <w:rPr>
          <w:rFonts w:ascii="Arial" w:hAnsi="Arial" w:cs="Arial"/>
          <w:szCs w:val="24"/>
        </w:rPr>
        <w:t>3</w:t>
      </w:r>
    </w:p>
    <w:p w14:paraId="1E6B07E0" w14:textId="0B19CD4F" w:rsidR="00257634" w:rsidRPr="00654F9F" w:rsidRDefault="00257634" w:rsidP="006C170E">
      <w:pPr>
        <w:suppressLineNumbers/>
        <w:spacing w:after="0" w:line="360" w:lineRule="auto"/>
        <w:jc w:val="center"/>
        <w:rPr>
          <w:rFonts w:ascii="Arial" w:hAnsi="Arial" w:cs="Arial"/>
          <w:szCs w:val="24"/>
        </w:rPr>
      </w:pPr>
    </w:p>
    <w:p w14:paraId="4BD8A0C1" w14:textId="297888F2" w:rsidR="00257634" w:rsidRPr="00654F9F" w:rsidRDefault="00257634" w:rsidP="006C170E">
      <w:pPr>
        <w:suppressLineNumbers/>
        <w:spacing w:after="0" w:line="360" w:lineRule="auto"/>
        <w:jc w:val="center"/>
        <w:rPr>
          <w:rFonts w:ascii="Arial" w:hAnsi="Arial" w:cs="Arial"/>
          <w:szCs w:val="24"/>
        </w:rPr>
      </w:pPr>
      <w:r w:rsidRPr="00654F9F">
        <w:rPr>
          <w:rFonts w:ascii="Arial" w:hAnsi="Arial" w:cs="Arial"/>
          <w:szCs w:val="24"/>
        </w:rPr>
        <w:t>Miriam Schiele</w:t>
      </w:r>
    </w:p>
    <w:p w14:paraId="75E54B00" w14:textId="77777777" w:rsidR="00B225D6" w:rsidRPr="00654F9F" w:rsidRDefault="00B225D6" w:rsidP="006C170E">
      <w:pPr>
        <w:suppressLineNumbers/>
        <w:spacing w:after="0" w:line="360" w:lineRule="auto"/>
        <w:jc w:val="center"/>
        <w:rPr>
          <w:rFonts w:ascii="Arial" w:hAnsi="Arial" w:cs="Arial"/>
          <w:szCs w:val="24"/>
        </w:rPr>
      </w:pPr>
      <w:r w:rsidRPr="00654F9F">
        <w:rPr>
          <w:rFonts w:ascii="Arial" w:hAnsi="Arial" w:cs="Arial"/>
          <w:szCs w:val="24"/>
        </w:rPr>
        <w:t>miriam.schiele@student.uni-tuebingen.de</w:t>
      </w:r>
    </w:p>
    <w:p w14:paraId="102A678F" w14:textId="59A17D73" w:rsidR="00257634" w:rsidRPr="00654F9F" w:rsidRDefault="00B225D6" w:rsidP="006C170E">
      <w:pPr>
        <w:suppressLineNumbers/>
        <w:spacing w:after="0" w:line="360" w:lineRule="auto"/>
        <w:jc w:val="center"/>
        <w:rPr>
          <w:rFonts w:ascii="Arial" w:hAnsi="Arial" w:cs="Arial"/>
          <w:szCs w:val="24"/>
        </w:rPr>
      </w:pPr>
      <w:proofErr w:type="spellStart"/>
      <w:r w:rsidRPr="00654F9F">
        <w:rPr>
          <w:rFonts w:ascii="Arial" w:hAnsi="Arial" w:cs="Arial"/>
          <w:szCs w:val="24"/>
        </w:rPr>
        <w:t>M</w:t>
      </w:r>
      <w:r w:rsidR="00257634" w:rsidRPr="00654F9F">
        <w:rPr>
          <w:rFonts w:ascii="Arial" w:hAnsi="Arial" w:cs="Arial"/>
          <w:szCs w:val="24"/>
        </w:rPr>
        <w:t>atriculation</w:t>
      </w:r>
      <w:proofErr w:type="spellEnd"/>
      <w:r w:rsidR="00257634" w:rsidRPr="00654F9F">
        <w:rPr>
          <w:rFonts w:ascii="Arial" w:hAnsi="Arial" w:cs="Arial"/>
          <w:szCs w:val="24"/>
        </w:rPr>
        <w:t xml:space="preserve"> </w:t>
      </w:r>
      <w:proofErr w:type="spellStart"/>
      <w:r w:rsidRPr="00654F9F">
        <w:rPr>
          <w:rFonts w:ascii="Arial" w:hAnsi="Arial" w:cs="Arial"/>
          <w:szCs w:val="24"/>
        </w:rPr>
        <w:t>N</w:t>
      </w:r>
      <w:r w:rsidR="00257634" w:rsidRPr="00654F9F">
        <w:rPr>
          <w:rFonts w:ascii="Arial" w:hAnsi="Arial" w:cs="Arial"/>
          <w:szCs w:val="24"/>
        </w:rPr>
        <w:t>umber</w:t>
      </w:r>
      <w:proofErr w:type="spellEnd"/>
      <w:r w:rsidR="00257634" w:rsidRPr="00654F9F">
        <w:rPr>
          <w:rFonts w:ascii="Arial" w:hAnsi="Arial" w:cs="Arial"/>
          <w:szCs w:val="24"/>
        </w:rPr>
        <w:t>: 6098290</w:t>
      </w:r>
    </w:p>
    <w:p w14:paraId="235688BC" w14:textId="2A26F133" w:rsidR="006C170E" w:rsidRPr="00654F9F" w:rsidRDefault="006C170E" w:rsidP="006C170E">
      <w:pPr>
        <w:suppressLineNumbers/>
        <w:spacing w:after="0" w:line="360" w:lineRule="auto"/>
        <w:jc w:val="center"/>
        <w:rPr>
          <w:rFonts w:ascii="Arial" w:hAnsi="Arial" w:cs="Arial"/>
          <w:szCs w:val="24"/>
        </w:rPr>
      </w:pPr>
      <w:r w:rsidRPr="00654F9F">
        <w:rPr>
          <w:rFonts w:ascii="Arial" w:hAnsi="Arial" w:cs="Arial"/>
          <w:szCs w:val="24"/>
        </w:rPr>
        <w:t>Käthe-Kollwitz-Straße 15</w:t>
      </w:r>
    </w:p>
    <w:p w14:paraId="41B49930" w14:textId="570CD8CA" w:rsidR="006C170E" w:rsidRPr="00654F9F" w:rsidRDefault="006C170E"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72074 Tübingen</w:t>
      </w:r>
    </w:p>
    <w:p w14:paraId="22E5A982" w14:textId="77777777" w:rsidR="006C170E" w:rsidRPr="00654F9F" w:rsidRDefault="006C170E" w:rsidP="006C170E">
      <w:pPr>
        <w:suppressLineNumbers/>
        <w:spacing w:after="0" w:line="360" w:lineRule="auto"/>
        <w:jc w:val="center"/>
        <w:rPr>
          <w:rFonts w:ascii="Arial" w:hAnsi="Arial" w:cs="Arial"/>
          <w:szCs w:val="24"/>
          <w:lang w:val="en-US"/>
        </w:rPr>
      </w:pPr>
    </w:p>
    <w:p w14:paraId="7BCB8C18" w14:textId="4ACA6CC1" w:rsidR="006C170E" w:rsidRPr="00654F9F" w:rsidRDefault="006C170E" w:rsidP="006C170E">
      <w:pPr>
        <w:suppressLineNumbers/>
        <w:spacing w:after="0" w:line="360" w:lineRule="auto"/>
        <w:jc w:val="center"/>
        <w:rPr>
          <w:rFonts w:ascii="Arial" w:hAnsi="Arial" w:cs="Arial"/>
          <w:szCs w:val="24"/>
          <w:lang w:val="en-US"/>
        </w:rPr>
      </w:pPr>
    </w:p>
    <w:p w14:paraId="52BB01A7" w14:textId="6B3B3FD4" w:rsidR="006C170E" w:rsidRPr="00654F9F" w:rsidRDefault="006C170E" w:rsidP="006C170E">
      <w:pPr>
        <w:suppressLineNumbers/>
        <w:spacing w:after="0" w:line="360" w:lineRule="auto"/>
        <w:jc w:val="center"/>
        <w:rPr>
          <w:rFonts w:ascii="Arial" w:hAnsi="Arial" w:cs="Arial"/>
          <w:szCs w:val="24"/>
          <w:lang w:val="en-US"/>
        </w:rPr>
      </w:pPr>
    </w:p>
    <w:p w14:paraId="5B0C91E3" w14:textId="0C45A4A2" w:rsidR="006C170E" w:rsidRPr="00654F9F" w:rsidRDefault="006C170E" w:rsidP="006C170E">
      <w:pPr>
        <w:suppressLineNumbers/>
        <w:spacing w:after="0" w:line="360" w:lineRule="auto"/>
        <w:jc w:val="center"/>
        <w:rPr>
          <w:rFonts w:ascii="Arial" w:hAnsi="Arial" w:cs="Arial"/>
          <w:szCs w:val="24"/>
          <w:lang w:val="en-US"/>
        </w:rPr>
      </w:pPr>
    </w:p>
    <w:p w14:paraId="66C9954B" w14:textId="5E715229" w:rsidR="006C170E" w:rsidRPr="00654F9F" w:rsidRDefault="006C170E" w:rsidP="006C170E">
      <w:pPr>
        <w:suppressLineNumbers/>
        <w:spacing w:after="0" w:line="360" w:lineRule="auto"/>
        <w:jc w:val="center"/>
        <w:rPr>
          <w:rFonts w:ascii="Arial" w:hAnsi="Arial" w:cs="Arial"/>
          <w:szCs w:val="24"/>
          <w:lang w:val="en-US"/>
        </w:rPr>
      </w:pPr>
    </w:p>
    <w:p w14:paraId="3C69C8A9" w14:textId="77777777" w:rsidR="006C170E" w:rsidRPr="00654F9F" w:rsidRDefault="006C170E" w:rsidP="006C170E">
      <w:pPr>
        <w:suppressLineNumbers/>
        <w:spacing w:after="0" w:line="360" w:lineRule="auto"/>
        <w:jc w:val="center"/>
        <w:rPr>
          <w:rFonts w:ascii="Arial" w:hAnsi="Arial" w:cs="Arial"/>
          <w:szCs w:val="24"/>
          <w:lang w:val="en-US"/>
        </w:rPr>
      </w:pPr>
    </w:p>
    <w:p w14:paraId="3C530BA1" w14:textId="77777777" w:rsidR="00B225D6" w:rsidRPr="00654F9F" w:rsidRDefault="00B225D6" w:rsidP="006C170E">
      <w:pPr>
        <w:suppressLineNumbers/>
        <w:spacing w:after="0" w:line="360" w:lineRule="auto"/>
        <w:jc w:val="center"/>
        <w:rPr>
          <w:rFonts w:ascii="Arial" w:hAnsi="Arial" w:cs="Arial"/>
          <w:szCs w:val="24"/>
          <w:lang w:val="en-US"/>
        </w:rPr>
      </w:pPr>
    </w:p>
    <w:p w14:paraId="4FAAFFAF" w14:textId="77777777" w:rsidR="00257634" w:rsidRPr="00654F9F" w:rsidRDefault="00257634" w:rsidP="006C170E">
      <w:pPr>
        <w:suppressLineNumbers/>
        <w:spacing w:after="0" w:line="360" w:lineRule="auto"/>
        <w:rPr>
          <w:rFonts w:ascii="Arial" w:hAnsi="Arial" w:cs="Arial"/>
          <w:szCs w:val="24"/>
          <w:lang w:val="en-US"/>
        </w:rPr>
      </w:pPr>
    </w:p>
    <w:p w14:paraId="7C46DB3E" w14:textId="2209C406" w:rsidR="00D0261B" w:rsidRPr="00654F9F" w:rsidRDefault="00257634" w:rsidP="006C170E">
      <w:pPr>
        <w:suppressLineNumbers/>
        <w:spacing w:after="0" w:line="360" w:lineRule="auto"/>
        <w:jc w:val="center"/>
        <w:rPr>
          <w:rFonts w:ascii="Arial" w:hAnsi="Arial" w:cs="Arial"/>
          <w:szCs w:val="24"/>
          <w:lang w:val="en-US"/>
        </w:rPr>
      </w:pPr>
      <w:r w:rsidRPr="00654F9F">
        <w:rPr>
          <w:rFonts w:ascii="Arial" w:hAnsi="Arial" w:cs="Arial"/>
          <w:szCs w:val="24"/>
          <w:lang w:val="en-US"/>
        </w:rPr>
        <w:t xml:space="preserve">Date of </w:t>
      </w:r>
      <w:r w:rsidR="00B225D6" w:rsidRPr="00654F9F">
        <w:rPr>
          <w:rFonts w:ascii="Arial" w:hAnsi="Arial" w:cs="Arial"/>
          <w:szCs w:val="24"/>
          <w:lang w:val="en-US"/>
        </w:rPr>
        <w:t>S</w:t>
      </w:r>
      <w:r w:rsidRPr="00654F9F">
        <w:rPr>
          <w:rFonts w:ascii="Arial" w:hAnsi="Arial" w:cs="Arial"/>
          <w:szCs w:val="24"/>
          <w:lang w:val="en-US"/>
        </w:rPr>
        <w:t xml:space="preserve">ubmission: </w:t>
      </w:r>
      <w:r w:rsidR="00B225D6" w:rsidRPr="00654F9F">
        <w:rPr>
          <w:rFonts w:ascii="Arial" w:hAnsi="Arial" w:cs="Arial"/>
          <w:szCs w:val="24"/>
          <w:lang w:val="en-US"/>
        </w:rPr>
        <w:t>September 30</w:t>
      </w:r>
      <w:r w:rsidR="00A9702A" w:rsidRPr="00654F9F">
        <w:rPr>
          <w:rFonts w:ascii="Arial" w:hAnsi="Arial" w:cs="Arial"/>
          <w:szCs w:val="24"/>
          <w:lang w:val="en-US"/>
        </w:rPr>
        <w:t>,</w:t>
      </w:r>
      <w:r w:rsidRPr="00654F9F">
        <w:rPr>
          <w:rFonts w:ascii="Arial" w:hAnsi="Arial" w:cs="Arial"/>
          <w:szCs w:val="24"/>
          <w:lang w:val="en-US"/>
        </w:rPr>
        <w:t xml:space="preserve"> 202</w:t>
      </w:r>
      <w:r w:rsidR="00B225D6" w:rsidRPr="00654F9F">
        <w:rPr>
          <w:rFonts w:ascii="Arial" w:hAnsi="Arial" w:cs="Arial"/>
          <w:szCs w:val="24"/>
          <w:lang w:val="en-US"/>
        </w:rPr>
        <w:t>3</w:t>
      </w:r>
      <w:r w:rsidR="00D0261B" w:rsidRPr="00654F9F">
        <w:rPr>
          <w:rFonts w:ascii="Arial" w:hAnsi="Arial" w:cs="Arial"/>
          <w:szCs w:val="24"/>
          <w:lang w:val="en-US"/>
        </w:rPr>
        <w:br w:type="page"/>
      </w:r>
    </w:p>
    <w:p w14:paraId="2E6841D3" w14:textId="77777777" w:rsidR="00DD2FAE" w:rsidRPr="00654F9F" w:rsidRDefault="00DD2FAE" w:rsidP="00DD2FAE">
      <w:pPr>
        <w:suppressLineNumbers/>
        <w:rPr>
          <w:rFonts w:ascii="Arial" w:hAnsi="Arial" w:cs="Arial"/>
          <w:szCs w:val="24"/>
          <w:lang w:val="en-US"/>
        </w:rPr>
      </w:pPr>
      <w:r w:rsidRPr="00654F9F">
        <w:rPr>
          <w:rFonts w:ascii="Arial" w:hAnsi="Arial" w:cs="Arial"/>
          <w:szCs w:val="24"/>
          <w:lang w:val="en-US"/>
        </w:rPr>
        <w:lastRenderedPageBreak/>
        <w:t>Abstract</w:t>
      </w:r>
    </w:p>
    <w:p w14:paraId="70B1F7F8" w14:textId="77777777" w:rsidR="00DD2FAE" w:rsidRPr="00654F9F" w:rsidRDefault="00DD2FAE" w:rsidP="00DD2FAE">
      <w:pPr>
        <w:suppressLineNumbers/>
        <w:rPr>
          <w:rFonts w:ascii="Arial" w:hAnsi="Arial" w:cs="Arial"/>
          <w:szCs w:val="24"/>
          <w:lang w:val="en-US"/>
        </w:rPr>
      </w:pPr>
    </w:p>
    <w:p w14:paraId="186C0B9C" w14:textId="3F34B350" w:rsidR="00654F9F" w:rsidRPr="00654F9F" w:rsidRDefault="001165F1" w:rsidP="00654F9F">
      <w:pPr>
        <w:spacing w:line="360" w:lineRule="auto"/>
        <w:jc w:val="both"/>
        <w:rPr>
          <w:rFonts w:ascii="Arial" w:hAnsi="Arial" w:cs="Arial"/>
          <w:szCs w:val="24"/>
          <w:lang w:val="en-US"/>
        </w:rPr>
      </w:pPr>
      <w:r w:rsidRPr="00654F9F">
        <w:rPr>
          <w:rFonts w:ascii="Arial" w:hAnsi="Arial" w:cs="Arial"/>
          <w:szCs w:val="24"/>
          <w:lang w:val="en-AU"/>
        </w:rPr>
        <w:t>This research co</w:t>
      </w:r>
    </w:p>
    <w:p w14:paraId="6209D61F" w14:textId="5ABDFDB8" w:rsidR="00DD2FAE" w:rsidRPr="00654F9F" w:rsidRDefault="00DD2FAE" w:rsidP="001165F1">
      <w:pPr>
        <w:spacing w:line="360" w:lineRule="auto"/>
        <w:jc w:val="both"/>
        <w:rPr>
          <w:rFonts w:ascii="Arial" w:hAnsi="Arial" w:cs="Arial"/>
          <w:szCs w:val="24"/>
          <w:lang w:val="en-US"/>
        </w:rPr>
      </w:pPr>
      <w:r w:rsidRPr="00654F9F">
        <w:rPr>
          <w:rFonts w:ascii="Arial" w:hAnsi="Arial" w:cs="Arial"/>
          <w:szCs w:val="24"/>
          <w:lang w:val="en-US"/>
        </w:rPr>
        <w:br w:type="page"/>
      </w:r>
    </w:p>
    <w:p w14:paraId="03397435" w14:textId="095D7979" w:rsidR="00FB04C9" w:rsidRPr="00654F9F" w:rsidRDefault="00257634" w:rsidP="00367F35">
      <w:pPr>
        <w:suppressLineNumbers/>
        <w:spacing w:after="0" w:line="360" w:lineRule="auto"/>
        <w:jc w:val="both"/>
        <w:rPr>
          <w:rFonts w:ascii="Arial" w:hAnsi="Arial" w:cs="Arial"/>
          <w:szCs w:val="24"/>
          <w:lang w:val="en-US"/>
        </w:rPr>
      </w:pPr>
      <w:r w:rsidRPr="00654F9F">
        <w:rPr>
          <w:rFonts w:ascii="Arial" w:hAnsi="Arial" w:cs="Arial"/>
          <w:szCs w:val="24"/>
          <w:lang w:val="en-US"/>
        </w:rPr>
        <w:lastRenderedPageBreak/>
        <w:t>Contents</w:t>
      </w:r>
    </w:p>
    <w:p w14:paraId="041F3D9D" w14:textId="400BA158" w:rsidR="006C170E" w:rsidRPr="00654F9F" w:rsidRDefault="00AE199C">
      <w:pPr>
        <w:pStyle w:val="Verzeichnis1"/>
        <w:rPr>
          <w:rFonts w:ascii="Arial" w:eastAsiaTheme="minorEastAsia" w:hAnsi="Arial" w:cs="Arial"/>
          <w:noProof/>
          <w:szCs w:val="24"/>
          <w:lang w:val="en-AU" w:eastAsia="en-AU"/>
        </w:rPr>
      </w:pPr>
      <w:r w:rsidRPr="00654F9F">
        <w:rPr>
          <w:rFonts w:ascii="Arial" w:hAnsi="Arial" w:cs="Arial"/>
          <w:szCs w:val="24"/>
          <w:lang w:val="en-US"/>
        </w:rPr>
        <w:fldChar w:fldCharType="begin"/>
      </w:r>
      <w:r w:rsidRPr="00654F9F">
        <w:rPr>
          <w:rFonts w:ascii="Arial" w:hAnsi="Arial" w:cs="Arial"/>
          <w:szCs w:val="24"/>
          <w:lang w:val="en-US"/>
        </w:rPr>
        <w:instrText xml:space="preserve"> TOC \o "1-3" \u </w:instrText>
      </w:r>
      <w:r w:rsidRPr="00654F9F">
        <w:rPr>
          <w:rFonts w:ascii="Arial" w:hAnsi="Arial" w:cs="Arial"/>
          <w:szCs w:val="24"/>
          <w:lang w:val="en-US"/>
        </w:rPr>
        <w:fldChar w:fldCharType="separate"/>
      </w:r>
      <w:r w:rsidR="006C170E" w:rsidRPr="00654F9F">
        <w:rPr>
          <w:rFonts w:ascii="Arial" w:hAnsi="Arial" w:cs="Arial"/>
          <w:noProof/>
          <w:szCs w:val="24"/>
          <w:lang w:val="en-US"/>
        </w:rPr>
        <w:t>1. Introduction</w:t>
      </w:r>
      <w:r w:rsidR="006C170E" w:rsidRPr="00654F9F">
        <w:rPr>
          <w:rFonts w:ascii="Arial" w:hAnsi="Arial" w:cs="Arial"/>
          <w:noProof/>
          <w:szCs w:val="24"/>
          <w:lang w:val="en-AU"/>
        </w:rPr>
        <w:tab/>
      </w:r>
      <w:r w:rsidR="006C170E" w:rsidRPr="00654F9F">
        <w:rPr>
          <w:rFonts w:ascii="Arial" w:hAnsi="Arial" w:cs="Arial"/>
          <w:noProof/>
          <w:szCs w:val="24"/>
        </w:rPr>
        <w:fldChar w:fldCharType="begin"/>
      </w:r>
      <w:r w:rsidR="006C170E" w:rsidRPr="00654F9F">
        <w:rPr>
          <w:rFonts w:ascii="Arial" w:hAnsi="Arial" w:cs="Arial"/>
          <w:noProof/>
          <w:szCs w:val="24"/>
          <w:lang w:val="en-AU"/>
        </w:rPr>
        <w:instrText xml:space="preserve"> PAGEREF _Toc130369280 \h </w:instrText>
      </w:r>
      <w:r w:rsidR="006C170E" w:rsidRPr="00654F9F">
        <w:rPr>
          <w:rFonts w:ascii="Arial" w:hAnsi="Arial" w:cs="Arial"/>
          <w:noProof/>
          <w:szCs w:val="24"/>
        </w:rPr>
      </w:r>
      <w:r w:rsidR="006C170E" w:rsidRPr="00654F9F">
        <w:rPr>
          <w:rFonts w:ascii="Arial" w:hAnsi="Arial" w:cs="Arial"/>
          <w:noProof/>
          <w:szCs w:val="24"/>
        </w:rPr>
        <w:fldChar w:fldCharType="separate"/>
      </w:r>
      <w:r w:rsidR="006C170E" w:rsidRPr="00654F9F">
        <w:rPr>
          <w:rFonts w:ascii="Arial" w:hAnsi="Arial" w:cs="Arial"/>
          <w:noProof/>
          <w:szCs w:val="24"/>
          <w:lang w:val="en-AU"/>
        </w:rPr>
        <w:t>5</w:t>
      </w:r>
      <w:r w:rsidR="006C170E" w:rsidRPr="00654F9F">
        <w:rPr>
          <w:rFonts w:ascii="Arial" w:hAnsi="Arial" w:cs="Arial"/>
          <w:noProof/>
          <w:szCs w:val="24"/>
        </w:rPr>
        <w:fldChar w:fldCharType="end"/>
      </w:r>
    </w:p>
    <w:p w14:paraId="3D8B5FC4" w14:textId="3DDE1C77" w:rsidR="006C170E" w:rsidRPr="00654F9F" w:rsidRDefault="006C170E">
      <w:pPr>
        <w:pStyle w:val="Verzeichnis1"/>
        <w:rPr>
          <w:rFonts w:ascii="Arial" w:eastAsiaTheme="minorEastAsia" w:hAnsi="Arial" w:cs="Arial"/>
          <w:noProof/>
          <w:szCs w:val="24"/>
          <w:lang w:val="en-AU" w:eastAsia="en-AU"/>
        </w:rPr>
      </w:pPr>
      <w:r w:rsidRPr="00654F9F">
        <w:rPr>
          <w:rFonts w:ascii="Arial" w:hAnsi="Arial" w:cs="Arial"/>
          <w:noProof/>
          <w:szCs w:val="24"/>
          <w:lang w:val="en-US"/>
        </w:rPr>
        <w:t>2. Literary review</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1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5</w:t>
      </w:r>
      <w:r w:rsidRPr="00654F9F">
        <w:rPr>
          <w:rFonts w:ascii="Arial" w:hAnsi="Arial" w:cs="Arial"/>
          <w:noProof/>
          <w:szCs w:val="24"/>
        </w:rPr>
        <w:fldChar w:fldCharType="end"/>
      </w:r>
    </w:p>
    <w:p w14:paraId="26E5B0BB" w14:textId="54B12F46" w:rsidR="006C170E" w:rsidRPr="00654F9F" w:rsidRDefault="006C170E">
      <w:pPr>
        <w:pStyle w:val="Verzeichnis1"/>
        <w:rPr>
          <w:rFonts w:ascii="Arial" w:eastAsiaTheme="minorEastAsia" w:hAnsi="Arial" w:cs="Arial"/>
          <w:noProof/>
          <w:szCs w:val="24"/>
          <w:lang w:val="en-AU" w:eastAsia="en-AU"/>
        </w:rPr>
      </w:pPr>
      <w:r w:rsidRPr="00654F9F">
        <w:rPr>
          <w:rFonts w:ascii="Arial" w:hAnsi="Arial" w:cs="Arial"/>
          <w:noProof/>
          <w:szCs w:val="24"/>
          <w:lang w:val="en-US"/>
        </w:rPr>
        <w:t>3. Data and method</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2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5</w:t>
      </w:r>
      <w:r w:rsidRPr="00654F9F">
        <w:rPr>
          <w:rFonts w:ascii="Arial" w:hAnsi="Arial" w:cs="Arial"/>
          <w:noProof/>
          <w:szCs w:val="24"/>
        </w:rPr>
        <w:fldChar w:fldCharType="end"/>
      </w:r>
    </w:p>
    <w:p w14:paraId="54B9B732" w14:textId="0D8B591D" w:rsidR="006C170E" w:rsidRPr="00654F9F" w:rsidRDefault="006C170E">
      <w:pPr>
        <w:pStyle w:val="Verzeichnis1"/>
        <w:rPr>
          <w:rFonts w:ascii="Arial" w:eastAsiaTheme="minorEastAsia" w:hAnsi="Arial" w:cs="Arial"/>
          <w:noProof/>
          <w:szCs w:val="24"/>
          <w:lang w:val="en-AU" w:eastAsia="en-AU"/>
        </w:rPr>
      </w:pPr>
      <w:r w:rsidRPr="00654F9F">
        <w:rPr>
          <w:rFonts w:ascii="Arial" w:hAnsi="Arial" w:cs="Arial"/>
          <w:noProof/>
          <w:szCs w:val="24"/>
          <w:lang w:val="en-US"/>
        </w:rPr>
        <w:t>4. Findings</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3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5</w:t>
      </w:r>
      <w:r w:rsidRPr="00654F9F">
        <w:rPr>
          <w:rFonts w:ascii="Arial" w:hAnsi="Arial" w:cs="Arial"/>
          <w:noProof/>
          <w:szCs w:val="24"/>
        </w:rPr>
        <w:fldChar w:fldCharType="end"/>
      </w:r>
    </w:p>
    <w:p w14:paraId="73B5DB05" w14:textId="2742B181" w:rsidR="006C170E" w:rsidRPr="00654F9F" w:rsidRDefault="006C170E">
      <w:pPr>
        <w:pStyle w:val="Verzeichnis1"/>
        <w:rPr>
          <w:rFonts w:ascii="Arial" w:eastAsiaTheme="minorEastAsia" w:hAnsi="Arial" w:cs="Arial"/>
          <w:noProof/>
          <w:szCs w:val="24"/>
          <w:lang w:val="en-AU" w:eastAsia="en-AU"/>
        </w:rPr>
      </w:pPr>
      <w:r w:rsidRPr="00654F9F">
        <w:rPr>
          <w:rFonts w:ascii="Arial" w:hAnsi="Arial" w:cs="Arial"/>
          <w:noProof/>
          <w:szCs w:val="24"/>
          <w:lang w:val="en-US"/>
        </w:rPr>
        <w:t>5. Discussion</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4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5</w:t>
      </w:r>
      <w:r w:rsidRPr="00654F9F">
        <w:rPr>
          <w:rFonts w:ascii="Arial" w:hAnsi="Arial" w:cs="Arial"/>
          <w:noProof/>
          <w:szCs w:val="24"/>
        </w:rPr>
        <w:fldChar w:fldCharType="end"/>
      </w:r>
    </w:p>
    <w:p w14:paraId="22A03133" w14:textId="049AAF7C" w:rsidR="006C170E" w:rsidRPr="00654F9F" w:rsidRDefault="006C170E">
      <w:pPr>
        <w:pStyle w:val="Verzeichnis1"/>
        <w:rPr>
          <w:rFonts w:ascii="Arial" w:eastAsiaTheme="minorEastAsia" w:hAnsi="Arial" w:cs="Arial"/>
          <w:noProof/>
          <w:szCs w:val="24"/>
          <w:lang w:val="en-AU" w:eastAsia="en-AU"/>
        </w:rPr>
      </w:pPr>
      <w:r w:rsidRPr="00654F9F">
        <w:rPr>
          <w:rFonts w:ascii="Arial" w:hAnsi="Arial" w:cs="Arial"/>
          <w:noProof/>
          <w:szCs w:val="24"/>
          <w:lang w:val="en-US"/>
        </w:rPr>
        <w:t>6. Conclusions</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5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5</w:t>
      </w:r>
      <w:r w:rsidRPr="00654F9F">
        <w:rPr>
          <w:rFonts w:ascii="Arial" w:hAnsi="Arial" w:cs="Arial"/>
          <w:noProof/>
          <w:szCs w:val="24"/>
        </w:rPr>
        <w:fldChar w:fldCharType="end"/>
      </w:r>
    </w:p>
    <w:p w14:paraId="768C3808" w14:textId="73921970" w:rsidR="006C170E" w:rsidRPr="00654F9F" w:rsidRDefault="006C170E">
      <w:pPr>
        <w:pStyle w:val="Verzeichnis1"/>
        <w:rPr>
          <w:rFonts w:ascii="Arial" w:eastAsiaTheme="minorEastAsia" w:hAnsi="Arial" w:cs="Arial"/>
          <w:noProof/>
          <w:szCs w:val="24"/>
          <w:lang w:val="en-AU" w:eastAsia="en-AU"/>
        </w:rPr>
      </w:pPr>
      <w:r w:rsidRPr="00654F9F">
        <w:rPr>
          <w:rFonts w:ascii="Arial" w:hAnsi="Arial" w:cs="Arial"/>
          <w:noProof/>
          <w:szCs w:val="24"/>
          <w:lang w:val="en-US"/>
        </w:rPr>
        <w:t>7. References</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6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6</w:t>
      </w:r>
      <w:r w:rsidRPr="00654F9F">
        <w:rPr>
          <w:rFonts w:ascii="Arial" w:hAnsi="Arial" w:cs="Arial"/>
          <w:noProof/>
          <w:szCs w:val="24"/>
        </w:rPr>
        <w:fldChar w:fldCharType="end"/>
      </w:r>
    </w:p>
    <w:p w14:paraId="7C4E882F" w14:textId="5AD2EF80" w:rsidR="006C170E" w:rsidRPr="00654F9F" w:rsidRDefault="006C170E">
      <w:pPr>
        <w:pStyle w:val="Verzeichnis1"/>
        <w:rPr>
          <w:rFonts w:ascii="Arial" w:eastAsiaTheme="minorEastAsia" w:hAnsi="Arial" w:cs="Arial"/>
          <w:noProof/>
          <w:szCs w:val="24"/>
          <w:lang w:val="en-AU" w:eastAsia="en-AU"/>
        </w:rPr>
      </w:pPr>
      <w:r w:rsidRPr="00654F9F">
        <w:rPr>
          <w:rFonts w:ascii="Arial" w:hAnsi="Arial" w:cs="Arial"/>
          <w:noProof/>
          <w:szCs w:val="24"/>
          <w:lang w:val="en-US"/>
        </w:rPr>
        <w:t>8. Appendix</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7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7</w:t>
      </w:r>
      <w:r w:rsidRPr="00654F9F">
        <w:rPr>
          <w:rFonts w:ascii="Arial" w:hAnsi="Arial" w:cs="Arial"/>
          <w:noProof/>
          <w:szCs w:val="24"/>
        </w:rPr>
        <w:fldChar w:fldCharType="end"/>
      </w:r>
    </w:p>
    <w:p w14:paraId="6BCB67E3" w14:textId="748D4BE9" w:rsidR="006C170E" w:rsidRPr="00654F9F" w:rsidRDefault="006C170E">
      <w:pPr>
        <w:pStyle w:val="Verzeichnis2"/>
        <w:tabs>
          <w:tab w:val="right" w:leader="dot" w:pos="7927"/>
        </w:tabs>
        <w:rPr>
          <w:rFonts w:ascii="Arial" w:eastAsiaTheme="minorEastAsia" w:hAnsi="Arial" w:cs="Arial"/>
          <w:noProof/>
          <w:szCs w:val="24"/>
          <w:lang w:val="en-AU" w:eastAsia="en-AU"/>
        </w:rPr>
      </w:pPr>
      <w:r w:rsidRPr="00654F9F">
        <w:rPr>
          <w:rFonts w:ascii="Arial" w:hAnsi="Arial" w:cs="Arial"/>
          <w:noProof/>
          <w:szCs w:val="24"/>
          <w:lang w:val="en-US"/>
        </w:rPr>
        <w:t>9.1 Notational Conventions</w:t>
      </w:r>
      <w:r w:rsidRPr="00654F9F">
        <w:rPr>
          <w:rFonts w:ascii="Arial" w:hAnsi="Arial" w:cs="Arial"/>
          <w:noProof/>
          <w:szCs w:val="24"/>
          <w:lang w:val="en-AU"/>
        </w:rPr>
        <w:tab/>
      </w:r>
      <w:r w:rsidRPr="00654F9F">
        <w:rPr>
          <w:rFonts w:ascii="Arial" w:hAnsi="Arial" w:cs="Arial"/>
          <w:noProof/>
          <w:szCs w:val="24"/>
        </w:rPr>
        <w:fldChar w:fldCharType="begin"/>
      </w:r>
      <w:r w:rsidRPr="00654F9F">
        <w:rPr>
          <w:rFonts w:ascii="Arial" w:hAnsi="Arial" w:cs="Arial"/>
          <w:noProof/>
          <w:szCs w:val="24"/>
          <w:lang w:val="en-AU"/>
        </w:rPr>
        <w:instrText xml:space="preserve"> PAGEREF _Toc130369288 \h </w:instrText>
      </w:r>
      <w:r w:rsidRPr="00654F9F">
        <w:rPr>
          <w:rFonts w:ascii="Arial" w:hAnsi="Arial" w:cs="Arial"/>
          <w:noProof/>
          <w:szCs w:val="24"/>
        </w:rPr>
      </w:r>
      <w:r w:rsidRPr="00654F9F">
        <w:rPr>
          <w:rFonts w:ascii="Arial" w:hAnsi="Arial" w:cs="Arial"/>
          <w:noProof/>
          <w:szCs w:val="24"/>
        </w:rPr>
        <w:fldChar w:fldCharType="separate"/>
      </w:r>
      <w:r w:rsidRPr="00654F9F">
        <w:rPr>
          <w:rFonts w:ascii="Arial" w:hAnsi="Arial" w:cs="Arial"/>
          <w:noProof/>
          <w:szCs w:val="24"/>
          <w:lang w:val="en-AU"/>
        </w:rPr>
        <w:t>7</w:t>
      </w:r>
      <w:r w:rsidRPr="00654F9F">
        <w:rPr>
          <w:rFonts w:ascii="Arial" w:hAnsi="Arial" w:cs="Arial"/>
          <w:noProof/>
          <w:szCs w:val="24"/>
        </w:rPr>
        <w:fldChar w:fldCharType="end"/>
      </w:r>
    </w:p>
    <w:p w14:paraId="53E76A41" w14:textId="755D5032" w:rsidR="00BE66DE" w:rsidRPr="00654F9F" w:rsidRDefault="00AE199C" w:rsidP="009B448C">
      <w:pPr>
        <w:suppressLineNumbers/>
        <w:spacing w:after="0" w:line="360" w:lineRule="auto"/>
        <w:jc w:val="both"/>
        <w:rPr>
          <w:rFonts w:ascii="Arial" w:hAnsi="Arial" w:cs="Arial"/>
          <w:color w:val="7030A0"/>
          <w:szCs w:val="24"/>
          <w:lang w:val="en-US"/>
        </w:rPr>
      </w:pPr>
      <w:r w:rsidRPr="00654F9F">
        <w:rPr>
          <w:rFonts w:ascii="Arial" w:hAnsi="Arial" w:cs="Arial"/>
          <w:szCs w:val="24"/>
          <w:lang w:val="en-US"/>
        </w:rPr>
        <w:fldChar w:fldCharType="end"/>
      </w:r>
    </w:p>
    <w:p w14:paraId="41C95051" w14:textId="605030B0" w:rsidR="0046008D" w:rsidRPr="00654F9F" w:rsidRDefault="0046008D" w:rsidP="00367F35">
      <w:pPr>
        <w:suppressLineNumbers/>
        <w:spacing w:after="0" w:line="360" w:lineRule="auto"/>
        <w:jc w:val="both"/>
        <w:rPr>
          <w:rFonts w:ascii="Arial" w:hAnsi="Arial" w:cs="Arial"/>
          <w:szCs w:val="24"/>
          <w:lang w:val="en-US"/>
        </w:rPr>
      </w:pPr>
    </w:p>
    <w:p w14:paraId="5C0667AF" w14:textId="1F68B039" w:rsidR="003171E5" w:rsidRPr="00654F9F" w:rsidRDefault="003171E5" w:rsidP="00367F35">
      <w:pPr>
        <w:suppressLineNumbers/>
        <w:spacing w:after="0" w:line="360" w:lineRule="auto"/>
        <w:rPr>
          <w:rFonts w:ascii="Arial" w:hAnsi="Arial" w:cs="Arial"/>
          <w:szCs w:val="24"/>
          <w:lang w:val="en-US"/>
        </w:rPr>
      </w:pPr>
      <w:r w:rsidRPr="00654F9F">
        <w:rPr>
          <w:rFonts w:ascii="Arial" w:hAnsi="Arial" w:cs="Arial"/>
          <w:szCs w:val="24"/>
          <w:lang w:val="en-US"/>
        </w:rPr>
        <w:br w:type="page"/>
      </w:r>
    </w:p>
    <w:p w14:paraId="1864531C" w14:textId="77777777" w:rsidR="008A78B7" w:rsidRPr="00654F9F" w:rsidRDefault="008A78B7" w:rsidP="00367F35">
      <w:pPr>
        <w:suppressLineNumbers/>
        <w:rPr>
          <w:rFonts w:ascii="Arial" w:hAnsi="Arial" w:cs="Arial"/>
          <w:szCs w:val="24"/>
          <w:lang w:val="en-US"/>
        </w:rPr>
      </w:pPr>
      <w:r w:rsidRPr="00654F9F">
        <w:rPr>
          <w:rFonts w:ascii="Arial" w:hAnsi="Arial" w:cs="Arial"/>
          <w:szCs w:val="24"/>
          <w:lang w:val="en-US"/>
        </w:rPr>
        <w:lastRenderedPageBreak/>
        <w:t>Table of figures</w:t>
      </w:r>
    </w:p>
    <w:p w14:paraId="3F1F88A4" w14:textId="1CE7CAB1" w:rsidR="00445041" w:rsidRPr="00654F9F" w:rsidRDefault="00843794" w:rsidP="006C170E">
      <w:pPr>
        <w:pStyle w:val="Abbildungsverzeichnis"/>
        <w:suppressLineNumbers/>
        <w:tabs>
          <w:tab w:val="right" w:leader="dot" w:pos="7927"/>
        </w:tabs>
        <w:spacing w:line="360" w:lineRule="auto"/>
        <w:jc w:val="both"/>
        <w:rPr>
          <w:rFonts w:ascii="Arial" w:eastAsiaTheme="minorEastAsia" w:hAnsi="Arial" w:cs="Arial"/>
          <w:noProof/>
          <w:szCs w:val="24"/>
          <w:lang w:val="en-US" w:eastAsia="en-AU"/>
        </w:rPr>
      </w:pPr>
      <w:r w:rsidRPr="00654F9F">
        <w:rPr>
          <w:rFonts w:ascii="Arial" w:hAnsi="Arial" w:cs="Arial"/>
          <w:szCs w:val="24"/>
          <w:lang w:val="en-US"/>
        </w:rPr>
        <w:fldChar w:fldCharType="begin"/>
      </w:r>
      <w:r w:rsidRPr="00654F9F">
        <w:rPr>
          <w:rFonts w:ascii="Arial" w:hAnsi="Arial" w:cs="Arial"/>
          <w:szCs w:val="24"/>
          <w:lang w:val="en-US"/>
        </w:rPr>
        <w:instrText xml:space="preserve"> TOC \h \z \c "Figure" </w:instrText>
      </w:r>
      <w:r w:rsidRPr="00654F9F">
        <w:rPr>
          <w:rFonts w:ascii="Arial" w:hAnsi="Arial" w:cs="Arial"/>
          <w:szCs w:val="24"/>
          <w:lang w:val="en-US"/>
        </w:rPr>
        <w:fldChar w:fldCharType="separate"/>
      </w:r>
    </w:p>
    <w:p w14:paraId="2B3D62D0" w14:textId="37C9D02C" w:rsidR="00397921" w:rsidRPr="00654F9F" w:rsidRDefault="00843794" w:rsidP="00445041">
      <w:pPr>
        <w:suppressLineNumbers/>
        <w:spacing w:line="360" w:lineRule="auto"/>
        <w:jc w:val="both"/>
        <w:rPr>
          <w:rFonts w:ascii="Arial" w:hAnsi="Arial" w:cs="Arial"/>
          <w:szCs w:val="24"/>
          <w:lang w:val="en-US"/>
        </w:rPr>
      </w:pPr>
      <w:r w:rsidRPr="00654F9F">
        <w:rPr>
          <w:rFonts w:ascii="Arial" w:hAnsi="Arial" w:cs="Arial"/>
          <w:szCs w:val="24"/>
          <w:lang w:val="en-US"/>
        </w:rPr>
        <w:fldChar w:fldCharType="end"/>
      </w:r>
    </w:p>
    <w:p w14:paraId="6383F9AF" w14:textId="77777777" w:rsidR="00397921" w:rsidRPr="00654F9F" w:rsidRDefault="00397921" w:rsidP="00367F35">
      <w:pPr>
        <w:suppressLineNumbers/>
        <w:rPr>
          <w:rFonts w:ascii="Arial" w:hAnsi="Arial" w:cs="Arial"/>
          <w:szCs w:val="24"/>
          <w:lang w:val="en-US"/>
        </w:rPr>
      </w:pPr>
    </w:p>
    <w:p w14:paraId="22EC5E9F" w14:textId="77777777" w:rsidR="00397921" w:rsidRPr="00654F9F" w:rsidRDefault="00397921" w:rsidP="00367F35">
      <w:pPr>
        <w:suppressLineNumbers/>
        <w:rPr>
          <w:rFonts w:ascii="Arial" w:hAnsi="Arial" w:cs="Arial"/>
          <w:szCs w:val="24"/>
          <w:lang w:val="en-US"/>
        </w:rPr>
      </w:pPr>
    </w:p>
    <w:p w14:paraId="774BD62F" w14:textId="77777777" w:rsidR="00397921" w:rsidRPr="00654F9F" w:rsidRDefault="00397921" w:rsidP="00367F35">
      <w:pPr>
        <w:suppressLineNumbers/>
        <w:rPr>
          <w:rFonts w:ascii="Arial" w:hAnsi="Arial" w:cs="Arial"/>
          <w:szCs w:val="24"/>
          <w:lang w:val="en-US"/>
        </w:rPr>
      </w:pPr>
    </w:p>
    <w:p w14:paraId="38A0F01E" w14:textId="6634CE7B" w:rsidR="00DD2FAE" w:rsidRPr="00654F9F" w:rsidRDefault="008A78B7" w:rsidP="00DD2FAE">
      <w:pPr>
        <w:suppressLineNumbers/>
        <w:rPr>
          <w:rFonts w:ascii="Arial" w:hAnsi="Arial" w:cs="Arial"/>
          <w:szCs w:val="24"/>
          <w:lang w:val="en-US"/>
        </w:rPr>
      </w:pPr>
      <w:r w:rsidRPr="00654F9F">
        <w:rPr>
          <w:rFonts w:ascii="Arial" w:hAnsi="Arial" w:cs="Arial"/>
          <w:szCs w:val="24"/>
          <w:lang w:val="en-US"/>
        </w:rPr>
        <w:br w:type="page"/>
      </w:r>
    </w:p>
    <w:p w14:paraId="59F40D7E" w14:textId="242D4C7D" w:rsidR="005C7C2A" w:rsidRPr="00654F9F" w:rsidRDefault="001078EF" w:rsidP="00367F35">
      <w:pPr>
        <w:pStyle w:val="berschrift1"/>
        <w:suppressLineNumbers/>
        <w:rPr>
          <w:rFonts w:ascii="Arial" w:hAnsi="Arial" w:cs="Arial"/>
          <w:sz w:val="24"/>
          <w:szCs w:val="24"/>
          <w:lang w:val="en-US"/>
        </w:rPr>
      </w:pPr>
      <w:bookmarkStart w:id="0" w:name="_Toc130369280"/>
      <w:r w:rsidRPr="00654F9F">
        <w:rPr>
          <w:rFonts w:ascii="Arial" w:hAnsi="Arial" w:cs="Arial"/>
          <w:sz w:val="24"/>
          <w:szCs w:val="24"/>
          <w:lang w:val="en-US"/>
        </w:rPr>
        <w:lastRenderedPageBreak/>
        <w:t xml:space="preserve">1. </w:t>
      </w:r>
      <w:r w:rsidR="00257634" w:rsidRPr="00654F9F">
        <w:rPr>
          <w:rFonts w:ascii="Arial" w:hAnsi="Arial" w:cs="Arial"/>
          <w:sz w:val="24"/>
          <w:szCs w:val="24"/>
          <w:lang w:val="en-US"/>
        </w:rPr>
        <w:t>Introduction</w:t>
      </w:r>
      <w:bookmarkEnd w:id="0"/>
    </w:p>
    <w:p w14:paraId="69F2EED5" w14:textId="6DBB5C7C" w:rsidR="00641FDE" w:rsidRPr="00654F9F" w:rsidRDefault="00230A2E"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In morphology, </w:t>
      </w:r>
    </w:p>
    <w:p w14:paraId="47D7F410" w14:textId="6C4507F2" w:rsidR="00D54FB3" w:rsidRPr="00654F9F" w:rsidRDefault="00654F9F" w:rsidP="00654F9F">
      <w:pPr>
        <w:suppressLineNumbers/>
        <w:spacing w:after="0" w:line="360" w:lineRule="auto"/>
        <w:rPr>
          <w:rFonts w:ascii="Arial" w:hAnsi="Arial" w:cs="Arial"/>
          <w:szCs w:val="24"/>
          <w:lang w:val="en-US"/>
        </w:rPr>
      </w:pPr>
      <w:r w:rsidRPr="00654F9F">
        <w:rPr>
          <w:rFonts w:ascii="Arial" w:hAnsi="Arial" w:cs="Arial"/>
          <w:szCs w:val="24"/>
          <w:lang w:val="en-US"/>
        </w:rPr>
        <w:t xml:space="preserve">Some basic, </w:t>
      </w:r>
      <w:proofErr w:type="gramStart"/>
      <w:r w:rsidRPr="00654F9F">
        <w:rPr>
          <w:rFonts w:ascii="Arial" w:hAnsi="Arial" w:cs="Arial"/>
          <w:szCs w:val="24"/>
          <w:lang w:val="en-US"/>
        </w:rPr>
        <w:t>methodologically-oriented</w:t>
      </w:r>
      <w:proofErr w:type="gramEnd"/>
      <w:r w:rsidRPr="00654F9F">
        <w:rPr>
          <w:rFonts w:ascii="Arial" w:hAnsi="Arial" w:cs="Arial"/>
          <w:szCs w:val="24"/>
          <w:lang w:val="en-US"/>
        </w:rPr>
        <w:t xml:space="preserve"> work is needed for the foundations of the project. This concerns determining the best medium for reliably obtaining judgments about dialogues that involve contrastive focus, (e.g. (1))</w:t>
      </w:r>
      <w:r w:rsidRPr="00654F9F">
        <w:rPr>
          <w:rFonts w:ascii="Arial" w:hAnsi="Arial" w:cs="Arial"/>
          <w:szCs w:val="24"/>
          <w:lang w:val="en-US"/>
        </w:rPr>
        <w:br/>
        <w:t>(1) A: I heard that John is travelling from Africa tomorrow.</w:t>
      </w:r>
      <w:r w:rsidRPr="00654F9F">
        <w:rPr>
          <w:rFonts w:ascii="Arial" w:hAnsi="Arial" w:cs="Arial"/>
          <w:szCs w:val="24"/>
          <w:lang w:val="en-US"/>
        </w:rPr>
        <w:br/>
        <w:t xml:space="preserve">    B: No, </w:t>
      </w:r>
      <w:proofErr w:type="spellStart"/>
      <w:r w:rsidRPr="00654F9F">
        <w:rPr>
          <w:rFonts w:ascii="Arial" w:hAnsi="Arial" w:cs="Arial"/>
          <w:szCs w:val="24"/>
          <w:lang w:val="en-US"/>
        </w:rPr>
        <w:t>to</w:t>
      </w:r>
      <w:proofErr w:type="spellEnd"/>
      <w:r w:rsidRPr="00654F9F">
        <w:rPr>
          <w:rFonts w:ascii="Arial" w:hAnsi="Arial" w:cs="Arial"/>
          <w:szCs w:val="24"/>
          <w:lang w:val="en-US"/>
        </w:rPr>
        <w:t>.</w:t>
      </w:r>
      <w:r w:rsidRPr="00654F9F">
        <w:rPr>
          <w:rFonts w:ascii="Arial" w:hAnsi="Arial" w:cs="Arial"/>
          <w:szCs w:val="24"/>
          <w:lang w:val="en-US"/>
        </w:rPr>
        <w:br/>
        <w:t>In (1), "from" and "to" contrast. (1B) feels like an odd answer to (1A), but I think that's because the reader isn't primed for the contrast. The following seems better:</w:t>
      </w:r>
      <w:r w:rsidRPr="00654F9F">
        <w:rPr>
          <w:rFonts w:ascii="Arial" w:hAnsi="Arial" w:cs="Arial"/>
          <w:szCs w:val="24"/>
          <w:lang w:val="en-US"/>
        </w:rPr>
        <w:br/>
        <w:t>(2) A: I heard that John is travelling *FROM* Africa tomorrow.</w:t>
      </w:r>
      <w:r w:rsidRPr="00654F9F">
        <w:rPr>
          <w:rFonts w:ascii="Arial" w:hAnsi="Arial" w:cs="Arial"/>
          <w:szCs w:val="24"/>
          <w:lang w:val="en-US"/>
        </w:rPr>
        <w:br/>
        <w:t>    B: No, *TO*.</w:t>
      </w:r>
      <w:r w:rsidRPr="00654F9F">
        <w:rPr>
          <w:rFonts w:ascii="Arial" w:hAnsi="Arial" w:cs="Arial"/>
          <w:szCs w:val="24"/>
          <w:lang w:val="en-US"/>
        </w:rPr>
        <w:br/>
        <w:t xml:space="preserve">I want to know if orthographic marking of contrast is sufficient for priming. To find this out, I need to run an experiment that compares differs media: I would compare (1), (2), and their verbal equivalents (i.e., the verbal stimuli would be someone's recorded voice). Likert scale </w:t>
      </w:r>
      <w:proofErr w:type="gramStart"/>
      <w:r w:rsidRPr="00654F9F">
        <w:rPr>
          <w:rFonts w:ascii="Arial" w:hAnsi="Arial" w:cs="Arial"/>
          <w:szCs w:val="24"/>
          <w:lang w:val="en-US"/>
        </w:rPr>
        <w:t>responses;</w:t>
      </w:r>
      <w:proofErr w:type="gramEnd"/>
      <w:r w:rsidRPr="00654F9F">
        <w:rPr>
          <w:rFonts w:ascii="Arial" w:hAnsi="Arial" w:cs="Arial"/>
          <w:szCs w:val="24"/>
          <w:lang w:val="en-US"/>
        </w:rPr>
        <w:t xml:space="preserve"> I'm unsure yet whether between- or within-subject design would be best.</w:t>
      </w:r>
      <w:r w:rsidRPr="00654F9F">
        <w:rPr>
          <w:rFonts w:ascii="Arial" w:hAnsi="Arial" w:cs="Arial"/>
          <w:szCs w:val="24"/>
          <w:lang w:val="en-US"/>
        </w:rPr>
        <w:br/>
        <w:t>Your student could conduct this study using German stimuli, she could record her own voice (or a friend's) for the verbal stimuli. We would z-score the 1-7 Likert scale responses and fit LMMs, using R. There's a bit of prior work on conducting experiments on contrast, and some prior work on contrast in dialogues like (1) and (2), but not much!</w:t>
      </w:r>
    </w:p>
    <w:p w14:paraId="24A69DF0" w14:textId="77777777" w:rsidR="0092438A" w:rsidRPr="00654F9F" w:rsidRDefault="0092438A" w:rsidP="0092438A">
      <w:pPr>
        <w:suppressLineNumbers/>
        <w:spacing w:after="0" w:line="360" w:lineRule="auto"/>
        <w:jc w:val="both"/>
        <w:rPr>
          <w:rFonts w:ascii="Arial" w:hAnsi="Arial" w:cs="Arial"/>
          <w:szCs w:val="24"/>
          <w:lang w:val="en-US"/>
        </w:rPr>
      </w:pPr>
    </w:p>
    <w:p w14:paraId="2D73B634" w14:textId="53BFDFDB" w:rsidR="006B324F" w:rsidRPr="00654F9F" w:rsidRDefault="0092438A" w:rsidP="00367F35">
      <w:pPr>
        <w:pStyle w:val="berschrift1"/>
        <w:suppressLineNumbers/>
        <w:rPr>
          <w:rFonts w:ascii="Arial" w:hAnsi="Arial" w:cs="Arial"/>
          <w:sz w:val="24"/>
          <w:szCs w:val="24"/>
          <w:lang w:val="en-US"/>
        </w:rPr>
      </w:pPr>
      <w:bookmarkStart w:id="1" w:name="_Toc130369281"/>
      <w:r w:rsidRPr="00654F9F">
        <w:rPr>
          <w:rFonts w:ascii="Arial" w:hAnsi="Arial" w:cs="Arial"/>
          <w:sz w:val="24"/>
          <w:szCs w:val="24"/>
          <w:lang w:val="en-US"/>
        </w:rPr>
        <w:t>2</w:t>
      </w:r>
      <w:r w:rsidR="006B324F" w:rsidRPr="00654F9F">
        <w:rPr>
          <w:rFonts w:ascii="Arial" w:hAnsi="Arial" w:cs="Arial"/>
          <w:sz w:val="24"/>
          <w:szCs w:val="24"/>
          <w:lang w:val="en-US"/>
        </w:rPr>
        <w:t xml:space="preserve">. Literary </w:t>
      </w:r>
      <w:r w:rsidR="0044140D" w:rsidRPr="00654F9F">
        <w:rPr>
          <w:rFonts w:ascii="Arial" w:hAnsi="Arial" w:cs="Arial"/>
          <w:sz w:val="24"/>
          <w:szCs w:val="24"/>
          <w:lang w:val="en-US"/>
        </w:rPr>
        <w:t>r</w:t>
      </w:r>
      <w:r w:rsidR="006B324F" w:rsidRPr="00654F9F">
        <w:rPr>
          <w:rFonts w:ascii="Arial" w:hAnsi="Arial" w:cs="Arial"/>
          <w:sz w:val="24"/>
          <w:szCs w:val="24"/>
          <w:lang w:val="en-US"/>
        </w:rPr>
        <w:t>eview</w:t>
      </w:r>
      <w:bookmarkEnd w:id="1"/>
    </w:p>
    <w:p w14:paraId="429FC9D9" w14:textId="1FCE501C" w:rsidR="00AB439A" w:rsidRPr="00654F9F" w:rsidRDefault="005F7B8A"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Natural Language </w:t>
      </w:r>
    </w:p>
    <w:p w14:paraId="48E3F666" w14:textId="36CED910" w:rsidR="00C60CBF" w:rsidRPr="00654F9F" w:rsidRDefault="00C60CBF"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Overview of research on L2 Subordination </w:t>
      </w:r>
    </w:p>
    <w:p w14:paraId="5F75DE5D" w14:textId="77777777" w:rsidR="006B324F" w:rsidRPr="00654F9F" w:rsidRDefault="006B324F" w:rsidP="00367F35">
      <w:pPr>
        <w:suppressLineNumbers/>
        <w:jc w:val="both"/>
        <w:rPr>
          <w:rFonts w:ascii="Arial" w:hAnsi="Arial" w:cs="Arial"/>
          <w:szCs w:val="24"/>
          <w:lang w:val="en-US"/>
        </w:rPr>
      </w:pPr>
    </w:p>
    <w:p w14:paraId="0222D614" w14:textId="0E105D34" w:rsidR="001078EF" w:rsidRPr="00654F9F" w:rsidRDefault="0092438A" w:rsidP="00367F35">
      <w:pPr>
        <w:pStyle w:val="berschrift1"/>
        <w:suppressLineNumbers/>
        <w:rPr>
          <w:rFonts w:ascii="Arial" w:hAnsi="Arial" w:cs="Arial"/>
          <w:sz w:val="24"/>
          <w:szCs w:val="24"/>
          <w:lang w:val="en-US"/>
        </w:rPr>
      </w:pPr>
      <w:bookmarkStart w:id="2" w:name="_Toc130369282"/>
      <w:r w:rsidRPr="00654F9F">
        <w:rPr>
          <w:rFonts w:ascii="Arial" w:hAnsi="Arial" w:cs="Arial"/>
          <w:sz w:val="24"/>
          <w:szCs w:val="24"/>
          <w:lang w:val="en-US"/>
        </w:rPr>
        <w:t>3</w:t>
      </w:r>
      <w:r w:rsidR="00406B51" w:rsidRPr="00654F9F">
        <w:rPr>
          <w:rFonts w:ascii="Arial" w:hAnsi="Arial" w:cs="Arial"/>
          <w:sz w:val="24"/>
          <w:szCs w:val="24"/>
          <w:lang w:val="en-US"/>
        </w:rPr>
        <w:t xml:space="preserve">. </w:t>
      </w:r>
      <w:r w:rsidR="006F7494" w:rsidRPr="00654F9F">
        <w:rPr>
          <w:rFonts w:ascii="Arial" w:hAnsi="Arial" w:cs="Arial"/>
          <w:sz w:val="24"/>
          <w:szCs w:val="24"/>
          <w:lang w:val="en-US"/>
        </w:rPr>
        <w:t xml:space="preserve">Data and </w:t>
      </w:r>
      <w:r w:rsidR="0044140D" w:rsidRPr="00654F9F">
        <w:rPr>
          <w:rFonts w:ascii="Arial" w:hAnsi="Arial" w:cs="Arial"/>
          <w:sz w:val="24"/>
          <w:szCs w:val="24"/>
          <w:lang w:val="en-US"/>
        </w:rPr>
        <w:t>m</w:t>
      </w:r>
      <w:r w:rsidR="005A7CD1" w:rsidRPr="00654F9F">
        <w:rPr>
          <w:rFonts w:ascii="Arial" w:hAnsi="Arial" w:cs="Arial"/>
          <w:sz w:val="24"/>
          <w:szCs w:val="24"/>
          <w:lang w:val="en-US"/>
        </w:rPr>
        <w:t>ethod</w:t>
      </w:r>
      <w:bookmarkEnd w:id="2"/>
    </w:p>
    <w:p w14:paraId="3C807CFB" w14:textId="188BE568" w:rsidR="00A43966" w:rsidRPr="00654F9F" w:rsidRDefault="008D721B"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The data used in </w:t>
      </w:r>
    </w:p>
    <w:p w14:paraId="49EC8A97" w14:textId="128DAB75" w:rsidR="00C60CBF" w:rsidRPr="00654F9F" w:rsidRDefault="00C60CBF" w:rsidP="0092438A">
      <w:pPr>
        <w:suppressLineNumbers/>
        <w:spacing w:after="0" w:line="360" w:lineRule="auto"/>
        <w:jc w:val="both"/>
        <w:rPr>
          <w:rFonts w:ascii="Arial" w:hAnsi="Arial" w:cs="Arial"/>
          <w:szCs w:val="24"/>
          <w:lang w:val="en-US"/>
        </w:rPr>
      </w:pPr>
    </w:p>
    <w:p w14:paraId="5FF770DB" w14:textId="344E83FE" w:rsidR="00C60CBF" w:rsidRPr="00654F9F" w:rsidRDefault="00C60CBF"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Data base: EF Cam Dat</w:t>
      </w:r>
    </w:p>
    <w:p w14:paraId="6681E22A" w14:textId="478F95D2" w:rsidR="00C60CBF" w:rsidRPr="00654F9F" w:rsidRDefault="00C60CBF"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Tool: CTAP</w:t>
      </w:r>
    </w:p>
    <w:p w14:paraId="6A736CE8" w14:textId="0BF7F772" w:rsidR="006947B8" w:rsidRPr="00654F9F" w:rsidRDefault="006947B8"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Measures: MLC, clauses per sentence (fewer measures are better)</w:t>
      </w:r>
    </w:p>
    <w:p w14:paraId="1AB27681" w14:textId="76697115" w:rsidR="00397921" w:rsidRPr="00654F9F" w:rsidRDefault="00397921" w:rsidP="00367F35">
      <w:pPr>
        <w:suppressLineNumbers/>
        <w:spacing w:after="0" w:line="360" w:lineRule="auto"/>
        <w:jc w:val="both"/>
        <w:rPr>
          <w:rFonts w:ascii="Arial" w:hAnsi="Arial" w:cs="Arial"/>
          <w:szCs w:val="24"/>
          <w:lang w:val="en-US"/>
        </w:rPr>
      </w:pPr>
    </w:p>
    <w:p w14:paraId="46241F33" w14:textId="2DE261E1" w:rsidR="00C60CBF" w:rsidRPr="00654F9F" w:rsidRDefault="00C60CBF" w:rsidP="00367F35">
      <w:pPr>
        <w:suppressLineNumbers/>
        <w:spacing w:after="0" w:line="360" w:lineRule="auto"/>
        <w:jc w:val="both"/>
        <w:rPr>
          <w:rFonts w:ascii="Arial" w:hAnsi="Arial" w:cs="Arial"/>
          <w:szCs w:val="24"/>
          <w:lang w:val="en-US"/>
        </w:rPr>
      </w:pPr>
      <w:r w:rsidRPr="00654F9F">
        <w:rPr>
          <w:rFonts w:ascii="Arial" w:hAnsi="Arial" w:cs="Arial"/>
          <w:szCs w:val="24"/>
          <w:lang w:val="en-US"/>
        </w:rPr>
        <w:lastRenderedPageBreak/>
        <w:t>Description of CTAP (see PhD example with Meurers):</w:t>
      </w:r>
    </w:p>
    <w:p w14:paraId="60D1CC67" w14:textId="0C21474C" w:rsidR="00C60CBF" w:rsidRPr="00654F9F" w:rsidRDefault="00C60CBF" w:rsidP="00367F35">
      <w:pPr>
        <w:suppressLineNumbers/>
        <w:spacing w:after="0" w:line="360" w:lineRule="auto"/>
        <w:jc w:val="both"/>
        <w:rPr>
          <w:rFonts w:ascii="Arial" w:hAnsi="Arial" w:cs="Arial"/>
          <w:szCs w:val="24"/>
          <w:lang w:val="en-AU"/>
        </w:rPr>
      </w:pPr>
      <w:r w:rsidRPr="00654F9F">
        <w:rPr>
          <w:rFonts w:ascii="Arial" w:hAnsi="Arial" w:cs="Arial"/>
          <w:szCs w:val="24"/>
          <w:lang w:val="en-US"/>
        </w:rPr>
        <w:t>“</w:t>
      </w:r>
      <w:r w:rsidRPr="00654F9F">
        <w:rPr>
          <w:rFonts w:ascii="Arial" w:hAnsi="Arial" w:cs="Arial"/>
          <w:szCs w:val="24"/>
          <w:lang w:val="en-AU"/>
        </w:rPr>
        <w:t xml:space="preserve">The Common Text Analysis Platform (CTAP) (Chen and Meurers, 2016b, see Chapter 2) developed by the author extends the functionalities of previous complexity analysis systems by adding modules for corpus management, feature selection, and results visualization. The system was implemented as a Web application with a friendly user interface that makes it easy to be used by linguists and researchers who are not familiar with computer programming or NLP technologies. The first release of the system provides over 170 lexical and syntactic measures. The integration of the full set of over 570 complexity measures listed in Appendix A is </w:t>
      </w:r>
      <w:proofErr w:type="gramStart"/>
      <w:r w:rsidRPr="00654F9F">
        <w:rPr>
          <w:rFonts w:ascii="Arial" w:hAnsi="Arial" w:cs="Arial"/>
          <w:szCs w:val="24"/>
          <w:lang w:val="en-AU"/>
        </w:rPr>
        <w:t>underway.“</w:t>
      </w:r>
      <w:proofErr w:type="gramEnd"/>
    </w:p>
    <w:p w14:paraId="6B26FAC3" w14:textId="516EE83D" w:rsidR="00C60CBF" w:rsidRPr="00654F9F" w:rsidRDefault="00C60CBF" w:rsidP="00367F35">
      <w:pPr>
        <w:suppressLineNumbers/>
        <w:spacing w:after="0" w:line="360" w:lineRule="auto"/>
        <w:jc w:val="both"/>
        <w:rPr>
          <w:rFonts w:ascii="Arial" w:hAnsi="Arial" w:cs="Arial"/>
          <w:szCs w:val="24"/>
          <w:lang w:val="en-US"/>
        </w:rPr>
      </w:pPr>
    </w:p>
    <w:p w14:paraId="26D042DB" w14:textId="77777777" w:rsidR="00C60CBF" w:rsidRPr="00654F9F" w:rsidRDefault="00C60CBF" w:rsidP="00367F35">
      <w:pPr>
        <w:suppressLineNumbers/>
        <w:spacing w:after="0" w:line="360" w:lineRule="auto"/>
        <w:jc w:val="both"/>
        <w:rPr>
          <w:rFonts w:ascii="Arial" w:hAnsi="Arial" w:cs="Arial"/>
          <w:szCs w:val="24"/>
          <w:lang w:val="en-US"/>
        </w:rPr>
      </w:pPr>
    </w:p>
    <w:p w14:paraId="4AD6D945" w14:textId="7D6CB936" w:rsidR="001078EF" w:rsidRPr="00654F9F" w:rsidRDefault="0092438A" w:rsidP="00367F35">
      <w:pPr>
        <w:pStyle w:val="berschrift1"/>
        <w:suppressLineNumbers/>
        <w:rPr>
          <w:rFonts w:ascii="Arial" w:hAnsi="Arial" w:cs="Arial"/>
          <w:sz w:val="24"/>
          <w:szCs w:val="24"/>
          <w:lang w:val="en-US"/>
        </w:rPr>
      </w:pPr>
      <w:bookmarkStart w:id="3" w:name="_Toc130369283"/>
      <w:r w:rsidRPr="00654F9F">
        <w:rPr>
          <w:rFonts w:ascii="Arial" w:hAnsi="Arial" w:cs="Arial"/>
          <w:sz w:val="24"/>
          <w:szCs w:val="24"/>
          <w:lang w:val="en-US"/>
        </w:rPr>
        <w:t>4</w:t>
      </w:r>
      <w:r w:rsidR="001078EF" w:rsidRPr="00654F9F">
        <w:rPr>
          <w:rFonts w:ascii="Arial" w:hAnsi="Arial" w:cs="Arial"/>
          <w:sz w:val="24"/>
          <w:szCs w:val="24"/>
          <w:lang w:val="en-US"/>
        </w:rPr>
        <w:t xml:space="preserve">. </w:t>
      </w:r>
      <w:r w:rsidR="006F7494" w:rsidRPr="00654F9F">
        <w:rPr>
          <w:rFonts w:ascii="Arial" w:hAnsi="Arial" w:cs="Arial"/>
          <w:sz w:val="24"/>
          <w:szCs w:val="24"/>
          <w:lang w:val="en-US"/>
        </w:rPr>
        <w:t>Findings</w:t>
      </w:r>
      <w:bookmarkEnd w:id="3"/>
    </w:p>
    <w:p w14:paraId="17861375" w14:textId="1E397AE3" w:rsidR="003A588F" w:rsidRPr="00654F9F" w:rsidRDefault="00F633A4"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Using t-SNE, the semantic </w:t>
      </w:r>
    </w:p>
    <w:p w14:paraId="0B068B3A" w14:textId="77777777" w:rsidR="0088071D" w:rsidRPr="00654F9F" w:rsidRDefault="0088071D" w:rsidP="00367F35">
      <w:pPr>
        <w:suppressLineNumbers/>
        <w:spacing w:after="0" w:line="360" w:lineRule="auto"/>
        <w:jc w:val="both"/>
        <w:rPr>
          <w:rFonts w:ascii="Arial" w:hAnsi="Arial" w:cs="Arial"/>
          <w:szCs w:val="24"/>
          <w:lang w:val="en-US"/>
        </w:rPr>
      </w:pPr>
    </w:p>
    <w:p w14:paraId="207EF52C" w14:textId="5685C4D0" w:rsidR="00544B49" w:rsidRPr="00654F9F" w:rsidRDefault="0092438A" w:rsidP="00367F35">
      <w:pPr>
        <w:pStyle w:val="berschrift1"/>
        <w:suppressLineNumbers/>
        <w:rPr>
          <w:rFonts w:ascii="Arial" w:hAnsi="Arial" w:cs="Arial"/>
          <w:sz w:val="24"/>
          <w:szCs w:val="24"/>
          <w:lang w:val="en-US"/>
        </w:rPr>
      </w:pPr>
      <w:bookmarkStart w:id="4" w:name="_Toc130369284"/>
      <w:r w:rsidRPr="00654F9F">
        <w:rPr>
          <w:rFonts w:ascii="Arial" w:hAnsi="Arial" w:cs="Arial"/>
          <w:sz w:val="24"/>
          <w:szCs w:val="24"/>
          <w:lang w:val="en-US"/>
        </w:rPr>
        <w:t>5</w:t>
      </w:r>
      <w:r w:rsidR="00544B49" w:rsidRPr="00654F9F">
        <w:rPr>
          <w:rFonts w:ascii="Arial" w:hAnsi="Arial" w:cs="Arial"/>
          <w:sz w:val="24"/>
          <w:szCs w:val="24"/>
          <w:lang w:val="en-US"/>
        </w:rPr>
        <w:t xml:space="preserve">. </w:t>
      </w:r>
      <w:r w:rsidR="006F7494" w:rsidRPr="00654F9F">
        <w:rPr>
          <w:rFonts w:ascii="Arial" w:hAnsi="Arial" w:cs="Arial"/>
          <w:sz w:val="24"/>
          <w:szCs w:val="24"/>
          <w:lang w:val="en-US"/>
        </w:rPr>
        <w:t>Discussion</w:t>
      </w:r>
      <w:bookmarkEnd w:id="4"/>
    </w:p>
    <w:p w14:paraId="0AD43EA8" w14:textId="0658F847" w:rsidR="00391529" w:rsidRPr="00654F9F" w:rsidRDefault="00B747CB"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 xml:space="preserve">Since fastText allows for an analysis that </w:t>
      </w:r>
    </w:p>
    <w:p w14:paraId="6D276255" w14:textId="77777777" w:rsidR="00A43966" w:rsidRPr="00654F9F" w:rsidRDefault="00A43966" w:rsidP="00367F35">
      <w:pPr>
        <w:suppressLineNumbers/>
        <w:spacing w:after="0" w:line="360" w:lineRule="auto"/>
        <w:ind w:firstLine="567"/>
        <w:jc w:val="both"/>
        <w:rPr>
          <w:rFonts w:ascii="Arial" w:eastAsiaTheme="majorEastAsia" w:hAnsi="Arial" w:cs="Arial"/>
          <w:szCs w:val="24"/>
          <w:lang w:val="en-US"/>
        </w:rPr>
      </w:pPr>
    </w:p>
    <w:p w14:paraId="4205B625" w14:textId="73CEA555" w:rsidR="00BA120B" w:rsidRPr="00654F9F" w:rsidRDefault="0092438A" w:rsidP="00367F35">
      <w:pPr>
        <w:pStyle w:val="berschrift1"/>
        <w:suppressLineNumbers/>
        <w:rPr>
          <w:rFonts w:ascii="Arial" w:hAnsi="Arial" w:cs="Arial"/>
          <w:sz w:val="24"/>
          <w:szCs w:val="24"/>
          <w:lang w:val="en-US"/>
        </w:rPr>
      </w:pPr>
      <w:bookmarkStart w:id="5" w:name="_Toc130369285"/>
      <w:r w:rsidRPr="00654F9F">
        <w:rPr>
          <w:rFonts w:ascii="Arial" w:hAnsi="Arial" w:cs="Arial"/>
          <w:sz w:val="24"/>
          <w:szCs w:val="24"/>
          <w:lang w:val="en-US"/>
        </w:rPr>
        <w:t>6</w:t>
      </w:r>
      <w:r w:rsidR="00BA120B" w:rsidRPr="00654F9F">
        <w:rPr>
          <w:rFonts w:ascii="Arial" w:hAnsi="Arial" w:cs="Arial"/>
          <w:sz w:val="24"/>
          <w:szCs w:val="24"/>
          <w:lang w:val="en-US"/>
        </w:rPr>
        <w:t>. Conclusions</w:t>
      </w:r>
      <w:bookmarkEnd w:id="5"/>
    </w:p>
    <w:p w14:paraId="30B963FA" w14:textId="13F10D1F" w:rsidR="0092438A" w:rsidRPr="00654F9F" w:rsidRDefault="00313B48" w:rsidP="0092438A">
      <w:pPr>
        <w:suppressLineNumbers/>
        <w:spacing w:after="0" w:line="360" w:lineRule="auto"/>
        <w:jc w:val="both"/>
        <w:rPr>
          <w:rFonts w:ascii="Arial" w:hAnsi="Arial" w:cs="Arial"/>
          <w:szCs w:val="24"/>
          <w:lang w:val="en-US"/>
        </w:rPr>
      </w:pPr>
      <w:r w:rsidRPr="00654F9F">
        <w:rPr>
          <w:rFonts w:ascii="Arial" w:hAnsi="Arial" w:cs="Arial"/>
          <w:szCs w:val="24"/>
          <w:lang w:val="en-US"/>
        </w:rPr>
        <w:t>This paper gives an ov</w:t>
      </w:r>
      <w:r w:rsidR="004977F2" w:rsidRPr="00654F9F">
        <w:rPr>
          <w:rFonts w:ascii="Arial" w:hAnsi="Arial" w:cs="Arial"/>
          <w:szCs w:val="24"/>
          <w:lang w:val="en-US"/>
        </w:rPr>
        <w:t>erview of the</w:t>
      </w:r>
    </w:p>
    <w:p w14:paraId="55532651" w14:textId="506CBA26" w:rsidR="00516247" w:rsidRPr="00654F9F" w:rsidRDefault="00516247" w:rsidP="00367F35">
      <w:pPr>
        <w:suppressLineNumbers/>
        <w:spacing w:after="0" w:line="360" w:lineRule="auto"/>
        <w:ind w:firstLine="567"/>
        <w:jc w:val="both"/>
        <w:rPr>
          <w:rFonts w:ascii="Arial" w:hAnsi="Arial" w:cs="Arial"/>
          <w:szCs w:val="24"/>
          <w:lang w:val="en-US"/>
        </w:rPr>
      </w:pPr>
    </w:p>
    <w:p w14:paraId="69A449D5" w14:textId="5EB16903" w:rsidR="008720A1" w:rsidRPr="00654F9F" w:rsidRDefault="008720A1" w:rsidP="00367F35">
      <w:pPr>
        <w:suppressLineNumbers/>
        <w:spacing w:after="0" w:line="360" w:lineRule="auto"/>
        <w:jc w:val="both"/>
        <w:rPr>
          <w:rFonts w:ascii="Arial" w:hAnsi="Arial" w:cs="Arial"/>
          <w:szCs w:val="24"/>
          <w:lang w:val="en-US"/>
        </w:rPr>
      </w:pPr>
    </w:p>
    <w:p w14:paraId="550253BC" w14:textId="77777777" w:rsidR="00516247" w:rsidRPr="00654F9F" w:rsidRDefault="00516247" w:rsidP="00367F35">
      <w:pPr>
        <w:suppressLineNumbers/>
        <w:spacing w:after="0" w:line="360" w:lineRule="auto"/>
        <w:jc w:val="both"/>
        <w:rPr>
          <w:rFonts w:ascii="Arial" w:hAnsi="Arial" w:cs="Arial"/>
          <w:szCs w:val="24"/>
          <w:lang w:val="en-US"/>
        </w:rPr>
      </w:pPr>
    </w:p>
    <w:p w14:paraId="1635E2EE" w14:textId="77777777" w:rsidR="00B32DD0" w:rsidRPr="00654F9F" w:rsidRDefault="00B32DD0" w:rsidP="00367F35">
      <w:pPr>
        <w:suppressLineNumbers/>
        <w:spacing w:after="0" w:line="360" w:lineRule="auto"/>
        <w:jc w:val="both"/>
        <w:rPr>
          <w:rFonts w:ascii="Arial" w:hAnsi="Arial" w:cs="Arial"/>
          <w:szCs w:val="24"/>
          <w:lang w:val="en-US"/>
        </w:rPr>
      </w:pPr>
    </w:p>
    <w:p w14:paraId="218519C2" w14:textId="264AD1D2" w:rsidR="0087212E" w:rsidRPr="00654F9F" w:rsidRDefault="001078EF" w:rsidP="00367F35">
      <w:pPr>
        <w:suppressLineNumbers/>
        <w:spacing w:after="0" w:line="360" w:lineRule="auto"/>
        <w:ind w:firstLine="567"/>
        <w:jc w:val="both"/>
        <w:rPr>
          <w:rFonts w:ascii="Arial" w:hAnsi="Arial" w:cs="Arial"/>
          <w:szCs w:val="24"/>
          <w:lang w:val="en-US"/>
        </w:rPr>
      </w:pPr>
      <w:r w:rsidRPr="00654F9F">
        <w:rPr>
          <w:rFonts w:ascii="Arial" w:hAnsi="Arial" w:cs="Arial"/>
          <w:szCs w:val="24"/>
          <w:lang w:val="en-US"/>
        </w:rPr>
        <w:br w:type="page"/>
      </w:r>
    </w:p>
    <w:p w14:paraId="66E8C642" w14:textId="4A03D3BD" w:rsidR="00B53A17" w:rsidRPr="00654F9F" w:rsidRDefault="0092438A" w:rsidP="00B53A17">
      <w:pPr>
        <w:pStyle w:val="berschrift1"/>
        <w:rPr>
          <w:rFonts w:ascii="Arial" w:hAnsi="Arial" w:cs="Arial"/>
          <w:sz w:val="24"/>
          <w:szCs w:val="24"/>
          <w:lang w:val="en-US"/>
        </w:rPr>
      </w:pPr>
      <w:bookmarkStart w:id="6" w:name="_Toc130369286"/>
      <w:r w:rsidRPr="00654F9F">
        <w:rPr>
          <w:rFonts w:ascii="Arial" w:hAnsi="Arial" w:cs="Arial"/>
          <w:sz w:val="24"/>
          <w:szCs w:val="24"/>
          <w:lang w:val="en-US"/>
        </w:rPr>
        <w:lastRenderedPageBreak/>
        <w:t>7</w:t>
      </w:r>
      <w:r w:rsidR="00B8697E" w:rsidRPr="00654F9F">
        <w:rPr>
          <w:rFonts w:ascii="Arial" w:hAnsi="Arial" w:cs="Arial"/>
          <w:sz w:val="24"/>
          <w:szCs w:val="24"/>
          <w:lang w:val="en-US"/>
        </w:rPr>
        <w:t xml:space="preserve">. </w:t>
      </w:r>
      <w:bookmarkEnd w:id="6"/>
      <w:r w:rsidR="00B53A17" w:rsidRPr="00654F9F">
        <w:rPr>
          <w:rFonts w:ascii="Arial" w:hAnsi="Arial" w:cs="Arial"/>
          <w:sz w:val="24"/>
          <w:szCs w:val="24"/>
          <w:lang w:val="en-US"/>
        </w:rPr>
        <w:t>References</w:t>
      </w:r>
    </w:p>
    <w:sdt>
      <w:sdtPr>
        <w:rPr>
          <w:rFonts w:ascii="Arial" w:hAnsi="Arial" w:cs="Arial"/>
          <w:szCs w:val="24"/>
          <w:lang w:val="en-US"/>
        </w:rPr>
        <w:tag w:val="CitaviBibliography"/>
        <w:id w:val="-898667402"/>
        <w:placeholder>
          <w:docPart w:val="DefaultPlaceholder_-1854013440"/>
        </w:placeholder>
      </w:sdtPr>
      <w:sdtContent>
        <w:p w14:paraId="44DF87E4" w14:textId="29F18B76" w:rsidR="00B53A17" w:rsidRPr="00654F9F" w:rsidRDefault="00B53A17" w:rsidP="00B53A17">
          <w:pPr>
            <w:pStyle w:val="CitaviBibliographyEntry"/>
            <w:rPr>
              <w:rFonts w:ascii="Arial" w:hAnsi="Arial" w:cs="Arial"/>
              <w:szCs w:val="24"/>
              <w:lang w:val="en-US"/>
            </w:rPr>
          </w:pPr>
          <w:r w:rsidRPr="00654F9F">
            <w:rPr>
              <w:rFonts w:ascii="Arial" w:hAnsi="Arial" w:cs="Arial"/>
              <w:szCs w:val="24"/>
              <w:lang w:val="en-US"/>
            </w:rPr>
            <w:fldChar w:fldCharType="begin"/>
          </w:r>
          <w:r w:rsidRPr="00654F9F">
            <w:rPr>
              <w:rFonts w:ascii="Arial" w:hAnsi="Arial" w:cs="Arial"/>
              <w:szCs w:val="24"/>
              <w:lang w:val="en-US"/>
            </w:rPr>
            <w:instrText>ADDIN CitaviBibliography</w:instrText>
          </w:r>
          <w:r w:rsidRPr="00654F9F">
            <w:rPr>
              <w:rFonts w:ascii="Arial" w:hAnsi="Arial" w:cs="Arial"/>
              <w:szCs w:val="24"/>
              <w:lang w:val="en-US"/>
            </w:rPr>
            <w:fldChar w:fldCharType="separate"/>
          </w:r>
          <w:bookmarkStart w:id="7" w:name="_CTVL00141d1040518d4447d9986da981be6d530"/>
          <w:r w:rsidRPr="00654F9F">
            <w:rPr>
              <w:rFonts w:ascii="Arial" w:hAnsi="Arial" w:cs="Arial"/>
              <w:szCs w:val="24"/>
              <w:lang w:val="en-US"/>
            </w:rPr>
            <w:t>Baayen, R. H. 2008.</w:t>
          </w:r>
          <w:bookmarkEnd w:id="7"/>
          <w:r w:rsidRPr="00654F9F">
            <w:rPr>
              <w:rFonts w:ascii="Arial" w:hAnsi="Arial" w:cs="Arial"/>
              <w:szCs w:val="24"/>
              <w:lang w:val="en-US"/>
            </w:rPr>
            <w:t xml:space="preserve"> </w:t>
          </w:r>
          <w:r w:rsidRPr="00654F9F">
            <w:rPr>
              <w:rFonts w:ascii="Arial" w:hAnsi="Arial" w:cs="Arial"/>
              <w:i/>
              <w:szCs w:val="24"/>
              <w:lang w:val="en-US"/>
            </w:rPr>
            <w:t>Analyzing linguistic data</w:t>
          </w:r>
          <w:r w:rsidRPr="00654F9F">
            <w:rPr>
              <w:rFonts w:ascii="Arial" w:hAnsi="Arial" w:cs="Arial"/>
              <w:szCs w:val="24"/>
              <w:lang w:val="en-US"/>
            </w:rPr>
            <w:t xml:space="preserve">: </w:t>
          </w:r>
          <w:r w:rsidRPr="00654F9F">
            <w:rPr>
              <w:rFonts w:ascii="Arial" w:hAnsi="Arial" w:cs="Arial"/>
              <w:i/>
              <w:szCs w:val="24"/>
              <w:lang w:val="en-US"/>
            </w:rPr>
            <w:t>A practical introduction to statistics using R</w:t>
          </w:r>
          <w:r w:rsidRPr="00654F9F">
            <w:rPr>
              <w:rFonts w:ascii="Arial" w:hAnsi="Arial" w:cs="Arial"/>
              <w:szCs w:val="24"/>
              <w:lang w:val="en-US"/>
            </w:rPr>
            <w:t>. Cambridge: Cambridge University Press.</w:t>
          </w:r>
          <w:r w:rsidRPr="00654F9F">
            <w:rPr>
              <w:rFonts w:ascii="Arial" w:hAnsi="Arial" w:cs="Arial"/>
              <w:szCs w:val="24"/>
              <w:lang w:val="en-US"/>
            </w:rPr>
            <w:fldChar w:fldCharType="end"/>
          </w:r>
        </w:p>
      </w:sdtContent>
    </w:sdt>
    <w:p w14:paraId="4087753A" w14:textId="7DE15609" w:rsidR="00B53A17" w:rsidRPr="00654F9F" w:rsidRDefault="00B53A17">
      <w:pPr>
        <w:rPr>
          <w:rFonts w:ascii="Arial" w:hAnsi="Arial" w:cs="Arial"/>
          <w:szCs w:val="24"/>
          <w:lang w:val="en-US"/>
        </w:rPr>
      </w:pPr>
      <w:r w:rsidRPr="00654F9F">
        <w:rPr>
          <w:rFonts w:ascii="Arial" w:hAnsi="Arial" w:cs="Arial"/>
          <w:szCs w:val="24"/>
          <w:lang w:val="en-US"/>
        </w:rPr>
        <w:br w:type="page"/>
      </w:r>
    </w:p>
    <w:p w14:paraId="6B5DA111" w14:textId="77777777" w:rsidR="00B53A17" w:rsidRPr="00654F9F" w:rsidRDefault="00B53A17" w:rsidP="00B53A17">
      <w:pPr>
        <w:pStyle w:val="berschrift1"/>
        <w:suppressLineNumbers/>
        <w:rPr>
          <w:rFonts w:ascii="Arial" w:hAnsi="Arial" w:cs="Arial"/>
          <w:sz w:val="24"/>
          <w:szCs w:val="24"/>
          <w:lang w:val="en-US"/>
        </w:rPr>
      </w:pPr>
      <w:bookmarkStart w:id="8" w:name="_Toc130369287"/>
      <w:r w:rsidRPr="00654F9F">
        <w:rPr>
          <w:rFonts w:ascii="Arial" w:hAnsi="Arial" w:cs="Arial"/>
          <w:sz w:val="24"/>
          <w:szCs w:val="24"/>
          <w:lang w:val="en-US"/>
        </w:rPr>
        <w:lastRenderedPageBreak/>
        <w:t>8. Appendix</w:t>
      </w:r>
      <w:bookmarkEnd w:id="8"/>
    </w:p>
    <w:p w14:paraId="01F8F347" w14:textId="77777777" w:rsidR="00B53A17" w:rsidRPr="00654F9F" w:rsidRDefault="00B53A17" w:rsidP="00B53A17">
      <w:pPr>
        <w:pStyle w:val="berschrift2"/>
        <w:rPr>
          <w:rFonts w:ascii="Arial" w:hAnsi="Arial" w:cs="Arial"/>
          <w:sz w:val="24"/>
          <w:lang w:val="en-US"/>
        </w:rPr>
      </w:pPr>
      <w:bookmarkStart w:id="9" w:name="_Toc130369288"/>
      <w:r w:rsidRPr="00654F9F">
        <w:rPr>
          <w:rFonts w:ascii="Arial" w:hAnsi="Arial" w:cs="Arial"/>
          <w:sz w:val="24"/>
          <w:lang w:val="en-US"/>
        </w:rPr>
        <w:t>8.1 Notational Conventions</w:t>
      </w:r>
      <w:bookmarkEnd w:id="9"/>
    </w:p>
    <w:p w14:paraId="49E38490" w14:textId="382E600E" w:rsidR="00566959" w:rsidRPr="00654F9F" w:rsidRDefault="00566959" w:rsidP="00566959">
      <w:pPr>
        <w:suppressLineNumbers/>
        <w:spacing w:after="0" w:line="276" w:lineRule="auto"/>
        <w:rPr>
          <w:rFonts w:ascii="Arial" w:hAnsi="Arial" w:cs="Arial"/>
          <w:iCs/>
          <w:szCs w:val="24"/>
          <w:lang w:val="en-US"/>
        </w:rPr>
      </w:pPr>
      <w:r w:rsidRPr="00654F9F">
        <w:rPr>
          <w:rFonts w:ascii="Arial" w:hAnsi="Arial" w:cs="Arial"/>
          <w:iCs/>
          <w:szCs w:val="24"/>
          <w:lang w:val="en-US"/>
        </w:rPr>
        <w:t>CEFR</w:t>
      </w:r>
      <w:r w:rsidRPr="00654F9F">
        <w:rPr>
          <w:rFonts w:ascii="Arial" w:hAnsi="Arial" w:cs="Arial"/>
          <w:iCs/>
          <w:szCs w:val="24"/>
          <w:lang w:val="en-US"/>
        </w:rPr>
        <w:tab/>
      </w:r>
      <w:r w:rsidR="00351368" w:rsidRPr="00654F9F">
        <w:rPr>
          <w:rFonts w:ascii="Arial" w:hAnsi="Arial" w:cs="Arial"/>
          <w:iCs/>
          <w:szCs w:val="24"/>
          <w:lang w:val="en-US"/>
        </w:rPr>
        <w:tab/>
      </w:r>
      <w:r w:rsidRPr="00654F9F">
        <w:rPr>
          <w:rFonts w:ascii="Arial" w:hAnsi="Arial" w:cs="Arial"/>
          <w:iCs/>
          <w:szCs w:val="24"/>
          <w:lang w:val="en-US"/>
        </w:rPr>
        <w:t>Common European Framework of Reference</w:t>
      </w:r>
    </w:p>
    <w:p w14:paraId="5DBA8A43" w14:textId="2A4361C1" w:rsidR="00F56058" w:rsidRPr="00654F9F" w:rsidRDefault="00F56058" w:rsidP="00566959">
      <w:pPr>
        <w:suppressLineNumbers/>
        <w:spacing w:after="0" w:line="276" w:lineRule="auto"/>
        <w:rPr>
          <w:rFonts w:ascii="Arial" w:hAnsi="Arial" w:cs="Arial"/>
          <w:iCs/>
          <w:szCs w:val="24"/>
          <w:lang w:val="en-US"/>
        </w:rPr>
      </w:pPr>
      <w:r w:rsidRPr="00654F9F">
        <w:rPr>
          <w:rFonts w:ascii="Arial" w:hAnsi="Arial" w:cs="Arial"/>
          <w:iCs/>
          <w:szCs w:val="24"/>
          <w:lang w:val="en-US"/>
        </w:rPr>
        <w:t>CTAP</w:t>
      </w:r>
      <w:r w:rsidRPr="00654F9F">
        <w:rPr>
          <w:rFonts w:ascii="Arial" w:hAnsi="Arial" w:cs="Arial"/>
          <w:iCs/>
          <w:szCs w:val="24"/>
          <w:lang w:val="en-US"/>
        </w:rPr>
        <w:tab/>
      </w:r>
      <w:r w:rsidR="00351368" w:rsidRPr="00654F9F">
        <w:rPr>
          <w:rFonts w:ascii="Arial" w:hAnsi="Arial" w:cs="Arial"/>
          <w:iCs/>
          <w:szCs w:val="24"/>
          <w:lang w:val="en-US"/>
        </w:rPr>
        <w:tab/>
      </w:r>
      <w:r w:rsidRPr="00654F9F">
        <w:rPr>
          <w:rFonts w:ascii="Arial" w:hAnsi="Arial" w:cs="Arial"/>
          <w:iCs/>
          <w:szCs w:val="24"/>
          <w:lang w:val="en-US"/>
        </w:rPr>
        <w:t>Common Text Analysis Platform</w:t>
      </w:r>
    </w:p>
    <w:p w14:paraId="77AD4CFE" w14:textId="414C5EB2" w:rsidR="00351368" w:rsidRPr="00654F9F" w:rsidRDefault="00351368" w:rsidP="00351368">
      <w:pPr>
        <w:suppressLineNumbers/>
        <w:spacing w:after="0" w:line="276" w:lineRule="auto"/>
        <w:rPr>
          <w:rFonts w:ascii="Arial" w:hAnsi="Arial" w:cs="Arial"/>
          <w:iCs/>
          <w:szCs w:val="24"/>
          <w:lang w:val="en-US"/>
        </w:rPr>
      </w:pPr>
      <w:r w:rsidRPr="00654F9F">
        <w:rPr>
          <w:rFonts w:ascii="Arial" w:hAnsi="Arial" w:cs="Arial"/>
          <w:iCs/>
          <w:szCs w:val="24"/>
          <w:lang w:val="en-US"/>
        </w:rPr>
        <w:t>CTTR</w:t>
      </w:r>
      <w:r w:rsidRPr="00654F9F">
        <w:rPr>
          <w:rFonts w:ascii="Arial" w:hAnsi="Arial" w:cs="Arial"/>
          <w:iCs/>
          <w:szCs w:val="24"/>
          <w:lang w:val="en-US"/>
        </w:rPr>
        <w:tab/>
      </w:r>
      <w:r w:rsidRPr="00654F9F">
        <w:rPr>
          <w:rFonts w:ascii="Arial" w:hAnsi="Arial" w:cs="Arial"/>
          <w:iCs/>
          <w:szCs w:val="24"/>
          <w:lang w:val="en-US"/>
        </w:rPr>
        <w:tab/>
        <w:t>Corrected type-token ratio</w:t>
      </w:r>
    </w:p>
    <w:p w14:paraId="1DBEADEB" w14:textId="77777777" w:rsidR="00351368" w:rsidRPr="00654F9F" w:rsidRDefault="00351368" w:rsidP="00351368">
      <w:pPr>
        <w:suppressLineNumbers/>
        <w:spacing w:after="0" w:line="276" w:lineRule="auto"/>
        <w:rPr>
          <w:rFonts w:ascii="Arial" w:hAnsi="Arial" w:cs="Arial"/>
          <w:iCs/>
          <w:szCs w:val="24"/>
          <w:lang w:val="en-US"/>
        </w:rPr>
      </w:pPr>
      <w:r w:rsidRPr="00654F9F">
        <w:rPr>
          <w:rFonts w:ascii="Arial" w:hAnsi="Arial" w:cs="Arial"/>
          <w:szCs w:val="24"/>
          <w:lang w:val="en-US"/>
        </w:rPr>
        <w:t>CVV1</w:t>
      </w:r>
      <w:r w:rsidRPr="00654F9F">
        <w:rPr>
          <w:rFonts w:ascii="Arial" w:hAnsi="Arial" w:cs="Arial"/>
          <w:szCs w:val="24"/>
          <w:lang w:val="en-US"/>
        </w:rPr>
        <w:tab/>
      </w:r>
      <w:r w:rsidRPr="00654F9F">
        <w:rPr>
          <w:rFonts w:ascii="Arial" w:hAnsi="Arial" w:cs="Arial"/>
          <w:szCs w:val="24"/>
          <w:lang w:val="en-US"/>
        </w:rPr>
        <w:tab/>
        <w:t>Corrected verb variation 1</w:t>
      </w:r>
    </w:p>
    <w:p w14:paraId="52CE5036" w14:textId="21189CAB" w:rsidR="00B53A17" w:rsidRPr="00654F9F" w:rsidRDefault="00566959" w:rsidP="00566959">
      <w:pPr>
        <w:suppressLineNumbers/>
        <w:spacing w:after="0" w:line="276" w:lineRule="auto"/>
        <w:rPr>
          <w:rFonts w:ascii="Arial" w:hAnsi="Arial" w:cs="Arial"/>
          <w:iCs/>
          <w:szCs w:val="24"/>
          <w:lang w:val="en-US"/>
        </w:rPr>
      </w:pPr>
      <w:r w:rsidRPr="00654F9F">
        <w:rPr>
          <w:rFonts w:ascii="Arial" w:hAnsi="Arial" w:cs="Arial"/>
          <w:iCs/>
          <w:szCs w:val="24"/>
          <w:lang w:val="en-US"/>
        </w:rPr>
        <w:t>ESL</w:t>
      </w:r>
      <w:r w:rsidRPr="00654F9F">
        <w:rPr>
          <w:rFonts w:ascii="Arial" w:hAnsi="Arial" w:cs="Arial"/>
          <w:iCs/>
          <w:szCs w:val="24"/>
          <w:lang w:val="en-US"/>
        </w:rPr>
        <w:tab/>
      </w:r>
      <w:r w:rsidRPr="00654F9F">
        <w:rPr>
          <w:rFonts w:ascii="Arial" w:hAnsi="Arial" w:cs="Arial"/>
          <w:iCs/>
          <w:szCs w:val="24"/>
          <w:lang w:val="en-US"/>
        </w:rPr>
        <w:tab/>
      </w:r>
      <w:r w:rsidR="00351368" w:rsidRPr="00654F9F">
        <w:rPr>
          <w:rFonts w:ascii="Arial" w:hAnsi="Arial" w:cs="Arial"/>
          <w:iCs/>
          <w:szCs w:val="24"/>
          <w:lang w:val="en-US"/>
        </w:rPr>
        <w:tab/>
      </w:r>
      <w:r w:rsidRPr="00654F9F">
        <w:rPr>
          <w:rFonts w:ascii="Arial" w:hAnsi="Arial" w:cs="Arial"/>
          <w:iCs/>
          <w:szCs w:val="24"/>
          <w:lang w:val="en-US"/>
        </w:rPr>
        <w:t>English as a Second Language</w:t>
      </w:r>
    </w:p>
    <w:p w14:paraId="76E43569" w14:textId="483F0F55" w:rsidR="00566959" w:rsidRPr="00654F9F" w:rsidRDefault="00566959" w:rsidP="00566959">
      <w:pPr>
        <w:suppressLineNumbers/>
        <w:spacing w:after="0" w:line="276" w:lineRule="auto"/>
        <w:rPr>
          <w:rFonts w:ascii="Arial" w:hAnsi="Arial" w:cs="Arial"/>
          <w:iCs/>
          <w:szCs w:val="24"/>
          <w:lang w:val="en-US"/>
        </w:rPr>
      </w:pPr>
      <w:r w:rsidRPr="00654F9F">
        <w:rPr>
          <w:rFonts w:ascii="Arial" w:hAnsi="Arial" w:cs="Arial"/>
          <w:iCs/>
          <w:szCs w:val="24"/>
          <w:lang w:val="en-US"/>
        </w:rPr>
        <w:t>L1</w:t>
      </w:r>
      <w:r w:rsidRPr="00654F9F">
        <w:rPr>
          <w:rFonts w:ascii="Arial" w:hAnsi="Arial" w:cs="Arial"/>
          <w:iCs/>
          <w:szCs w:val="24"/>
          <w:lang w:val="en-US"/>
        </w:rPr>
        <w:tab/>
      </w:r>
      <w:r w:rsidRPr="00654F9F">
        <w:rPr>
          <w:rFonts w:ascii="Arial" w:hAnsi="Arial" w:cs="Arial"/>
          <w:iCs/>
          <w:szCs w:val="24"/>
          <w:lang w:val="en-US"/>
        </w:rPr>
        <w:tab/>
      </w:r>
      <w:r w:rsidR="00351368" w:rsidRPr="00654F9F">
        <w:rPr>
          <w:rFonts w:ascii="Arial" w:hAnsi="Arial" w:cs="Arial"/>
          <w:iCs/>
          <w:szCs w:val="24"/>
          <w:lang w:val="en-US"/>
        </w:rPr>
        <w:tab/>
      </w:r>
      <w:r w:rsidRPr="00654F9F">
        <w:rPr>
          <w:rFonts w:ascii="Arial" w:hAnsi="Arial" w:cs="Arial"/>
          <w:iCs/>
          <w:szCs w:val="24"/>
          <w:lang w:val="en-US"/>
        </w:rPr>
        <w:t>First Language</w:t>
      </w:r>
    </w:p>
    <w:p w14:paraId="0BB2C0BC" w14:textId="363C0719" w:rsidR="00566959" w:rsidRPr="00654F9F" w:rsidRDefault="00566959" w:rsidP="00566959">
      <w:pPr>
        <w:suppressLineNumbers/>
        <w:spacing w:after="0" w:line="276" w:lineRule="auto"/>
        <w:rPr>
          <w:rFonts w:ascii="Arial" w:hAnsi="Arial" w:cs="Arial"/>
          <w:iCs/>
          <w:szCs w:val="24"/>
          <w:lang w:val="en-AU"/>
        </w:rPr>
      </w:pPr>
      <w:r w:rsidRPr="00654F9F">
        <w:rPr>
          <w:rFonts w:ascii="Arial" w:hAnsi="Arial" w:cs="Arial"/>
          <w:iCs/>
          <w:szCs w:val="24"/>
          <w:lang w:val="en-US"/>
        </w:rPr>
        <w:t>L2</w:t>
      </w:r>
      <w:r w:rsidRPr="00654F9F">
        <w:rPr>
          <w:rFonts w:ascii="Arial" w:hAnsi="Arial" w:cs="Arial"/>
          <w:iCs/>
          <w:szCs w:val="24"/>
          <w:lang w:val="en-US"/>
        </w:rPr>
        <w:tab/>
      </w:r>
      <w:r w:rsidRPr="00654F9F">
        <w:rPr>
          <w:rFonts w:ascii="Arial" w:hAnsi="Arial" w:cs="Arial"/>
          <w:iCs/>
          <w:szCs w:val="24"/>
          <w:lang w:val="en-US"/>
        </w:rPr>
        <w:tab/>
      </w:r>
      <w:r w:rsidR="00351368" w:rsidRPr="00654F9F">
        <w:rPr>
          <w:rFonts w:ascii="Arial" w:hAnsi="Arial" w:cs="Arial"/>
          <w:iCs/>
          <w:szCs w:val="24"/>
          <w:lang w:val="en-US"/>
        </w:rPr>
        <w:tab/>
      </w:r>
      <w:r w:rsidRPr="00654F9F">
        <w:rPr>
          <w:rFonts w:ascii="Arial" w:hAnsi="Arial" w:cs="Arial"/>
          <w:iCs/>
          <w:szCs w:val="24"/>
          <w:lang w:val="en-US"/>
        </w:rPr>
        <w:t>Second Language</w:t>
      </w:r>
    </w:p>
    <w:p w14:paraId="46C2CBE0" w14:textId="1D350AFC" w:rsidR="00351368" w:rsidRPr="00654F9F" w:rsidRDefault="00566959" w:rsidP="00B53A17">
      <w:pPr>
        <w:suppressLineNumbers/>
        <w:spacing w:after="0" w:line="276" w:lineRule="auto"/>
        <w:rPr>
          <w:rFonts w:ascii="Arial" w:hAnsi="Arial" w:cs="Arial"/>
          <w:iCs/>
          <w:szCs w:val="24"/>
          <w:lang w:val="en-US"/>
        </w:rPr>
      </w:pPr>
      <w:r w:rsidRPr="00654F9F">
        <w:rPr>
          <w:rFonts w:ascii="Arial" w:hAnsi="Arial" w:cs="Arial"/>
          <w:iCs/>
          <w:szCs w:val="24"/>
          <w:lang w:val="en-US"/>
        </w:rPr>
        <w:t>LD</w:t>
      </w:r>
      <w:r w:rsidRPr="00654F9F">
        <w:rPr>
          <w:rFonts w:ascii="Arial" w:hAnsi="Arial" w:cs="Arial"/>
          <w:iCs/>
          <w:szCs w:val="24"/>
          <w:lang w:val="en-US"/>
        </w:rPr>
        <w:tab/>
      </w:r>
      <w:r w:rsidRPr="00654F9F">
        <w:rPr>
          <w:rFonts w:ascii="Arial" w:hAnsi="Arial" w:cs="Arial"/>
          <w:iCs/>
          <w:szCs w:val="24"/>
          <w:lang w:val="en-US"/>
        </w:rPr>
        <w:tab/>
      </w:r>
      <w:r w:rsidR="00351368" w:rsidRPr="00654F9F">
        <w:rPr>
          <w:rFonts w:ascii="Arial" w:hAnsi="Arial" w:cs="Arial"/>
          <w:iCs/>
          <w:szCs w:val="24"/>
          <w:lang w:val="en-US"/>
        </w:rPr>
        <w:tab/>
      </w:r>
      <w:r w:rsidRPr="00654F9F">
        <w:rPr>
          <w:rFonts w:ascii="Arial" w:hAnsi="Arial" w:cs="Arial"/>
          <w:iCs/>
          <w:szCs w:val="24"/>
          <w:lang w:val="en-US"/>
        </w:rPr>
        <w:t>Lexical Diversity</w:t>
      </w:r>
      <w:r w:rsidR="00B53A17" w:rsidRPr="00654F9F">
        <w:rPr>
          <w:rFonts w:ascii="Arial" w:hAnsi="Arial" w:cs="Arial"/>
          <w:iCs/>
          <w:szCs w:val="24"/>
          <w:lang w:val="en-US"/>
        </w:rPr>
        <w:tab/>
      </w:r>
      <w:r w:rsidR="00B53A17" w:rsidRPr="00654F9F">
        <w:rPr>
          <w:rFonts w:ascii="Arial" w:hAnsi="Arial" w:cs="Arial"/>
          <w:iCs/>
          <w:szCs w:val="24"/>
          <w:lang w:val="en-US"/>
        </w:rPr>
        <w:tab/>
      </w:r>
    </w:p>
    <w:p w14:paraId="08D9F86C" w14:textId="77777777" w:rsidR="00351368" w:rsidRPr="00654F9F" w:rsidRDefault="00351368" w:rsidP="00351368">
      <w:pPr>
        <w:suppressLineNumbers/>
        <w:spacing w:after="0" w:line="276" w:lineRule="auto"/>
        <w:rPr>
          <w:rFonts w:ascii="Arial" w:hAnsi="Arial" w:cs="Arial"/>
          <w:szCs w:val="24"/>
          <w:lang w:val="en-US"/>
        </w:rPr>
      </w:pPr>
      <w:r w:rsidRPr="00654F9F">
        <w:rPr>
          <w:rFonts w:ascii="Arial" w:hAnsi="Arial" w:cs="Arial"/>
          <w:szCs w:val="24"/>
          <w:lang w:val="en-US"/>
        </w:rPr>
        <w:t>MSTTR</w:t>
      </w:r>
      <w:r w:rsidRPr="00654F9F">
        <w:rPr>
          <w:rFonts w:ascii="Arial" w:hAnsi="Arial" w:cs="Arial"/>
          <w:szCs w:val="24"/>
          <w:lang w:val="en-US"/>
        </w:rPr>
        <w:tab/>
      </w:r>
      <w:r w:rsidRPr="00654F9F">
        <w:rPr>
          <w:rFonts w:ascii="Arial" w:hAnsi="Arial" w:cs="Arial"/>
          <w:szCs w:val="24"/>
          <w:lang w:val="en-US"/>
        </w:rPr>
        <w:tab/>
        <w:t>Mean segment type-token ratio</w:t>
      </w:r>
    </w:p>
    <w:p w14:paraId="7A43D400" w14:textId="77777777" w:rsidR="00351368" w:rsidRPr="00654F9F" w:rsidRDefault="00351368" w:rsidP="00B53A17">
      <w:pPr>
        <w:suppressLineNumbers/>
        <w:spacing w:after="0" w:line="276" w:lineRule="auto"/>
        <w:rPr>
          <w:rFonts w:ascii="Arial" w:hAnsi="Arial" w:cs="Arial"/>
          <w:iCs/>
          <w:szCs w:val="24"/>
          <w:lang w:val="en-US"/>
        </w:rPr>
      </w:pPr>
      <w:r w:rsidRPr="00654F9F">
        <w:rPr>
          <w:rFonts w:ascii="Arial" w:hAnsi="Arial" w:cs="Arial"/>
          <w:iCs/>
          <w:szCs w:val="24"/>
          <w:lang w:val="en-US"/>
        </w:rPr>
        <w:t>NDW</w:t>
      </w:r>
      <w:r w:rsidRPr="00654F9F">
        <w:rPr>
          <w:rFonts w:ascii="Arial" w:hAnsi="Arial" w:cs="Arial"/>
          <w:iCs/>
          <w:szCs w:val="24"/>
          <w:lang w:val="en-US"/>
        </w:rPr>
        <w:tab/>
      </w:r>
      <w:r w:rsidRPr="00654F9F">
        <w:rPr>
          <w:rFonts w:ascii="Arial" w:hAnsi="Arial" w:cs="Arial"/>
          <w:iCs/>
          <w:szCs w:val="24"/>
          <w:lang w:val="en-US"/>
        </w:rPr>
        <w:tab/>
        <w:t>Number of different words</w:t>
      </w:r>
      <w:r w:rsidRPr="00654F9F">
        <w:rPr>
          <w:rFonts w:ascii="Arial" w:hAnsi="Arial" w:cs="Arial"/>
          <w:iCs/>
          <w:szCs w:val="24"/>
          <w:lang w:val="en-US"/>
        </w:rPr>
        <w:tab/>
      </w:r>
    </w:p>
    <w:p w14:paraId="5A1A821C" w14:textId="77777777" w:rsidR="00351368" w:rsidRPr="00654F9F" w:rsidRDefault="00351368" w:rsidP="00B53A17">
      <w:pPr>
        <w:suppressLineNumbers/>
        <w:spacing w:after="0" w:line="276" w:lineRule="auto"/>
        <w:rPr>
          <w:rFonts w:ascii="Arial" w:hAnsi="Arial" w:cs="Arial"/>
          <w:iCs/>
          <w:szCs w:val="24"/>
          <w:lang w:val="en-US"/>
        </w:rPr>
      </w:pPr>
      <w:r w:rsidRPr="00654F9F">
        <w:rPr>
          <w:rFonts w:ascii="Arial" w:hAnsi="Arial" w:cs="Arial"/>
          <w:iCs/>
          <w:szCs w:val="24"/>
          <w:lang w:val="en-US"/>
        </w:rPr>
        <w:t>NDWERZ</w:t>
      </w:r>
      <w:r w:rsidRPr="00654F9F">
        <w:rPr>
          <w:rFonts w:ascii="Arial" w:hAnsi="Arial" w:cs="Arial"/>
          <w:iCs/>
          <w:szCs w:val="24"/>
          <w:lang w:val="en-US"/>
        </w:rPr>
        <w:tab/>
      </w:r>
      <w:r w:rsidRPr="00654F9F">
        <w:rPr>
          <w:rFonts w:ascii="Arial" w:hAnsi="Arial" w:cs="Arial"/>
          <w:iCs/>
          <w:szCs w:val="24"/>
          <w:lang w:val="en-US"/>
        </w:rPr>
        <w:tab/>
        <w:t>Number of different words, random 50 words</w:t>
      </w:r>
    </w:p>
    <w:p w14:paraId="6F3B1683" w14:textId="77777777" w:rsidR="00351368" w:rsidRPr="00654F9F" w:rsidRDefault="00351368" w:rsidP="00351368">
      <w:pPr>
        <w:suppressLineNumbers/>
        <w:spacing w:after="0" w:line="276" w:lineRule="auto"/>
        <w:rPr>
          <w:rFonts w:ascii="Arial" w:hAnsi="Arial" w:cs="Arial"/>
          <w:iCs/>
          <w:szCs w:val="24"/>
          <w:lang w:val="en-US"/>
        </w:rPr>
      </w:pPr>
      <w:r w:rsidRPr="00654F9F">
        <w:rPr>
          <w:rFonts w:ascii="Arial" w:hAnsi="Arial" w:cs="Arial"/>
          <w:iCs/>
          <w:szCs w:val="24"/>
          <w:lang w:val="en-US"/>
        </w:rPr>
        <w:t>NDWESZ</w:t>
      </w:r>
      <w:r w:rsidRPr="00654F9F">
        <w:rPr>
          <w:rFonts w:ascii="Arial" w:hAnsi="Arial" w:cs="Arial"/>
          <w:iCs/>
          <w:szCs w:val="24"/>
          <w:lang w:val="en-US"/>
        </w:rPr>
        <w:tab/>
      </w:r>
      <w:r w:rsidRPr="00654F9F">
        <w:rPr>
          <w:rFonts w:ascii="Arial" w:hAnsi="Arial" w:cs="Arial"/>
          <w:iCs/>
          <w:szCs w:val="24"/>
          <w:lang w:val="en-US"/>
        </w:rPr>
        <w:tab/>
        <w:t>Number of different words, expected sequence 50 words</w:t>
      </w:r>
    </w:p>
    <w:p w14:paraId="1E4A180B" w14:textId="48DB8F02" w:rsidR="00351368" w:rsidRPr="00654F9F" w:rsidRDefault="00351368" w:rsidP="00351368">
      <w:pPr>
        <w:suppressLineNumbers/>
        <w:spacing w:after="0" w:line="276" w:lineRule="auto"/>
        <w:rPr>
          <w:rFonts w:ascii="Arial" w:hAnsi="Arial" w:cs="Arial"/>
          <w:szCs w:val="24"/>
          <w:lang w:val="en-US"/>
        </w:rPr>
      </w:pPr>
      <w:r w:rsidRPr="00654F9F">
        <w:rPr>
          <w:rFonts w:ascii="Arial" w:hAnsi="Arial" w:cs="Arial"/>
          <w:szCs w:val="24"/>
          <w:lang w:val="en-US"/>
        </w:rPr>
        <w:t>RTTR</w:t>
      </w:r>
      <w:r w:rsidRPr="00654F9F">
        <w:rPr>
          <w:rFonts w:ascii="Arial" w:hAnsi="Arial" w:cs="Arial"/>
          <w:szCs w:val="24"/>
          <w:lang w:val="en-US"/>
        </w:rPr>
        <w:tab/>
      </w:r>
      <w:r w:rsidRPr="00654F9F">
        <w:rPr>
          <w:rFonts w:ascii="Arial" w:hAnsi="Arial" w:cs="Arial"/>
          <w:szCs w:val="24"/>
          <w:lang w:val="en-US"/>
        </w:rPr>
        <w:tab/>
        <w:t xml:space="preserve">Root type-token </w:t>
      </w:r>
      <w:proofErr w:type="spellStart"/>
      <w:r w:rsidRPr="00654F9F">
        <w:rPr>
          <w:rFonts w:ascii="Arial" w:hAnsi="Arial" w:cs="Arial"/>
          <w:szCs w:val="24"/>
          <w:lang w:val="en-US"/>
        </w:rPr>
        <w:t>rati</w:t>
      </w:r>
      <w:proofErr w:type="spellEnd"/>
    </w:p>
    <w:p w14:paraId="230BB8CD" w14:textId="6889D8C3" w:rsidR="00351368" w:rsidRPr="00654F9F" w:rsidRDefault="00351368" w:rsidP="00351368">
      <w:pPr>
        <w:suppressLineNumbers/>
        <w:spacing w:after="0" w:line="276" w:lineRule="auto"/>
        <w:rPr>
          <w:rFonts w:ascii="Arial" w:hAnsi="Arial" w:cs="Arial"/>
          <w:szCs w:val="24"/>
          <w:lang w:val="en-US"/>
        </w:rPr>
      </w:pPr>
      <w:r w:rsidRPr="00654F9F">
        <w:rPr>
          <w:rFonts w:ascii="Arial" w:hAnsi="Arial" w:cs="Arial"/>
          <w:szCs w:val="24"/>
          <w:lang w:val="en-US"/>
        </w:rPr>
        <w:t>SVV1</w:t>
      </w:r>
      <w:r w:rsidRPr="00654F9F">
        <w:rPr>
          <w:rFonts w:ascii="Arial" w:hAnsi="Arial" w:cs="Arial"/>
          <w:szCs w:val="24"/>
          <w:lang w:val="en-US"/>
        </w:rPr>
        <w:tab/>
      </w:r>
      <w:r w:rsidRPr="00654F9F">
        <w:rPr>
          <w:rFonts w:ascii="Arial" w:hAnsi="Arial" w:cs="Arial"/>
          <w:szCs w:val="24"/>
          <w:lang w:val="en-US"/>
        </w:rPr>
        <w:tab/>
        <w:t>Squared verb variation 1</w:t>
      </w:r>
    </w:p>
    <w:p w14:paraId="34D5D438" w14:textId="77777777" w:rsidR="00351368" w:rsidRPr="00654F9F" w:rsidRDefault="00351368">
      <w:pPr>
        <w:rPr>
          <w:rFonts w:ascii="Arial" w:hAnsi="Arial" w:cs="Arial"/>
          <w:szCs w:val="24"/>
          <w:lang w:val="en-US"/>
        </w:rPr>
      </w:pPr>
      <w:r w:rsidRPr="00654F9F">
        <w:rPr>
          <w:rFonts w:ascii="Arial" w:hAnsi="Arial" w:cs="Arial"/>
          <w:szCs w:val="24"/>
          <w:lang w:val="en-US"/>
        </w:rPr>
        <w:br w:type="page"/>
      </w:r>
    </w:p>
    <w:p w14:paraId="131C70B6" w14:textId="48F68840" w:rsidR="00B53A17" w:rsidRPr="00654F9F" w:rsidRDefault="00B53A17" w:rsidP="00B53A17">
      <w:pPr>
        <w:suppressLineNumbers/>
        <w:rPr>
          <w:rFonts w:ascii="Arial" w:hAnsi="Arial" w:cs="Arial"/>
          <w:szCs w:val="24"/>
          <w:lang w:val="en-US"/>
        </w:rPr>
      </w:pPr>
      <w:r w:rsidRPr="00654F9F">
        <w:rPr>
          <w:rFonts w:ascii="Arial" w:hAnsi="Arial" w:cs="Arial"/>
          <w:szCs w:val="24"/>
          <w:lang w:val="en-US"/>
        </w:rPr>
        <w:lastRenderedPageBreak/>
        <w:t>Declaration of Authorship</w:t>
      </w:r>
    </w:p>
    <w:p w14:paraId="451CC145"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654F9F" w:rsidRDefault="00B53A17" w:rsidP="00B53A17">
      <w:pPr>
        <w:suppressLineNumbers/>
        <w:spacing w:after="0" w:line="360" w:lineRule="auto"/>
        <w:jc w:val="both"/>
        <w:rPr>
          <w:rFonts w:ascii="Arial" w:hAnsi="Arial" w:cs="Arial"/>
          <w:szCs w:val="24"/>
          <w:lang w:val="en-US"/>
        </w:rPr>
      </w:pPr>
    </w:p>
    <w:p w14:paraId="61DDA2AA"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szCs w:val="24"/>
          <w:lang w:val="en-US"/>
        </w:rPr>
        <w:t>Tübingen, December 6</w:t>
      </w:r>
      <w:r w:rsidRPr="00654F9F">
        <w:rPr>
          <w:rFonts w:ascii="Arial" w:hAnsi="Arial" w:cs="Arial"/>
          <w:szCs w:val="24"/>
          <w:vertAlign w:val="superscript"/>
          <w:lang w:val="en-US"/>
        </w:rPr>
        <w:t>th</w:t>
      </w:r>
      <w:r w:rsidRPr="00654F9F">
        <w:rPr>
          <w:rFonts w:ascii="Arial" w:hAnsi="Arial" w:cs="Arial"/>
          <w:szCs w:val="24"/>
          <w:lang w:val="en-US"/>
        </w:rPr>
        <w:t>, 2022</w:t>
      </w:r>
    </w:p>
    <w:p w14:paraId="0EB64BB9"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654F9F" w:rsidRDefault="00B53A17" w:rsidP="00B53A17">
      <w:pPr>
        <w:suppressLineNumbers/>
        <w:spacing w:after="0" w:line="360" w:lineRule="auto"/>
        <w:jc w:val="both"/>
        <w:rPr>
          <w:rFonts w:ascii="Arial" w:hAnsi="Arial" w:cs="Arial"/>
          <w:szCs w:val="24"/>
          <w:lang w:val="en-US"/>
        </w:rPr>
      </w:pPr>
      <w:r w:rsidRPr="00654F9F">
        <w:rPr>
          <w:rFonts w:ascii="Arial" w:hAnsi="Arial" w:cs="Arial"/>
          <w:szCs w:val="24"/>
          <w:lang w:val="en-US"/>
        </w:rPr>
        <w:t>Miriam Schiele</w:t>
      </w:r>
    </w:p>
    <w:p w14:paraId="48AE8CD5" w14:textId="77777777" w:rsidR="00B53A17" w:rsidRPr="00654F9F" w:rsidRDefault="00B53A17" w:rsidP="00B53A17">
      <w:pPr>
        <w:rPr>
          <w:rFonts w:ascii="Arial" w:hAnsi="Arial" w:cs="Arial"/>
          <w:szCs w:val="24"/>
          <w:lang w:val="en-US"/>
        </w:rPr>
      </w:pPr>
    </w:p>
    <w:sectPr w:rsidR="00B53A17" w:rsidRPr="00654F9F" w:rsidSect="006C170E">
      <w:headerReference w:type="default" r:id="rId9"/>
      <w:type w:val="continuous"/>
      <w:pgSz w:w="11906" w:h="16838" w:code="9"/>
      <w:pgMar w:top="1418" w:right="1701" w:bottom="1418"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2935AB" w14:textId="77777777" w:rsidR="00270004" w:rsidRDefault="00270004" w:rsidP="00D0261B">
      <w:pPr>
        <w:spacing w:after="0" w:line="240" w:lineRule="auto"/>
      </w:pPr>
      <w:r>
        <w:separator/>
      </w:r>
    </w:p>
  </w:endnote>
  <w:endnote w:type="continuationSeparator" w:id="0">
    <w:p w14:paraId="189F9E62" w14:textId="77777777" w:rsidR="00270004" w:rsidRDefault="00270004"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3001B" w14:textId="77777777" w:rsidR="00270004" w:rsidRDefault="00270004" w:rsidP="00D0261B">
      <w:pPr>
        <w:spacing w:after="0" w:line="240" w:lineRule="auto"/>
      </w:pPr>
      <w:r>
        <w:separator/>
      </w:r>
    </w:p>
  </w:footnote>
  <w:footnote w:type="continuationSeparator" w:id="0">
    <w:p w14:paraId="1BBBAA51" w14:textId="77777777" w:rsidR="00270004" w:rsidRDefault="00270004"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2723518"/>
      <w:docPartObj>
        <w:docPartGallery w:val="Page Numbers (Top of Page)"/>
        <w:docPartUnique/>
      </w:docPartObj>
    </w:sdtPr>
    <w:sdtContent>
      <w:p w14:paraId="5865AD73" w14:textId="77777777" w:rsidR="00A72CE4" w:rsidRDefault="00A72CE4">
        <w:pPr>
          <w:pStyle w:val="Kopfzeile"/>
          <w:jc w:val="right"/>
        </w:pPr>
        <w:r>
          <w:fldChar w:fldCharType="begin"/>
        </w:r>
        <w:r>
          <w:instrText>PAGE   \* MERGEFORMAT</w:instrText>
        </w:r>
        <w:r>
          <w:fldChar w:fldCharType="separate"/>
        </w:r>
        <w:r>
          <w:rPr>
            <w:noProof/>
          </w:rPr>
          <w:t>14</w:t>
        </w:r>
        <w:r>
          <w:fldChar w:fldCharType="end"/>
        </w:r>
      </w:p>
    </w:sdtContent>
  </w:sdt>
  <w:p w14:paraId="4FBC0B63" w14:textId="77777777" w:rsidR="00A72CE4" w:rsidRDefault="00A72CE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595FA8"/>
    <w:multiLevelType w:val="hybridMultilevel"/>
    <w:tmpl w:val="0D0AA0FE"/>
    <w:lvl w:ilvl="0" w:tplc="8076C41C">
      <w:start w:val="1"/>
      <w:numFmt w:val="decimal"/>
      <w:lvlText w:val="(%1)"/>
      <w:lvlJc w:val="left"/>
      <w:pPr>
        <w:ind w:left="930" w:hanging="360"/>
      </w:pPr>
      <w:rPr>
        <w:rFonts w:hint="default"/>
      </w:rPr>
    </w:lvl>
    <w:lvl w:ilvl="1" w:tplc="08090019" w:tentative="1">
      <w:start w:val="1"/>
      <w:numFmt w:val="lowerLetter"/>
      <w:lvlText w:val="%2."/>
      <w:lvlJc w:val="left"/>
      <w:pPr>
        <w:ind w:left="1650" w:hanging="360"/>
      </w:pPr>
    </w:lvl>
    <w:lvl w:ilvl="2" w:tplc="0809001B" w:tentative="1">
      <w:start w:val="1"/>
      <w:numFmt w:val="lowerRoman"/>
      <w:lvlText w:val="%3."/>
      <w:lvlJc w:val="right"/>
      <w:pPr>
        <w:ind w:left="2370" w:hanging="180"/>
      </w:pPr>
    </w:lvl>
    <w:lvl w:ilvl="3" w:tplc="0809000F" w:tentative="1">
      <w:start w:val="1"/>
      <w:numFmt w:val="decimal"/>
      <w:lvlText w:val="%4."/>
      <w:lvlJc w:val="left"/>
      <w:pPr>
        <w:ind w:left="3090" w:hanging="360"/>
      </w:pPr>
    </w:lvl>
    <w:lvl w:ilvl="4" w:tplc="08090019" w:tentative="1">
      <w:start w:val="1"/>
      <w:numFmt w:val="lowerLetter"/>
      <w:lvlText w:val="%5."/>
      <w:lvlJc w:val="left"/>
      <w:pPr>
        <w:ind w:left="3810" w:hanging="360"/>
      </w:pPr>
    </w:lvl>
    <w:lvl w:ilvl="5" w:tplc="0809001B" w:tentative="1">
      <w:start w:val="1"/>
      <w:numFmt w:val="lowerRoman"/>
      <w:lvlText w:val="%6."/>
      <w:lvlJc w:val="right"/>
      <w:pPr>
        <w:ind w:left="4530" w:hanging="180"/>
      </w:pPr>
    </w:lvl>
    <w:lvl w:ilvl="6" w:tplc="0809000F" w:tentative="1">
      <w:start w:val="1"/>
      <w:numFmt w:val="decimal"/>
      <w:lvlText w:val="%7."/>
      <w:lvlJc w:val="left"/>
      <w:pPr>
        <w:ind w:left="5250" w:hanging="360"/>
      </w:pPr>
    </w:lvl>
    <w:lvl w:ilvl="7" w:tplc="08090019" w:tentative="1">
      <w:start w:val="1"/>
      <w:numFmt w:val="lowerLetter"/>
      <w:lvlText w:val="%8."/>
      <w:lvlJc w:val="left"/>
      <w:pPr>
        <w:ind w:left="5970" w:hanging="360"/>
      </w:pPr>
    </w:lvl>
    <w:lvl w:ilvl="8" w:tplc="0809001B" w:tentative="1">
      <w:start w:val="1"/>
      <w:numFmt w:val="lowerRoman"/>
      <w:lvlText w:val="%9."/>
      <w:lvlJc w:val="right"/>
      <w:pPr>
        <w:ind w:left="6690" w:hanging="180"/>
      </w:pPr>
    </w:lvl>
  </w:abstractNum>
  <w:abstractNum w:abstractNumId="11" w15:restartNumberingAfterBreak="0">
    <w:nsid w:val="19243869"/>
    <w:multiLevelType w:val="hybridMultilevel"/>
    <w:tmpl w:val="DC4832A6"/>
    <w:lvl w:ilvl="0" w:tplc="65B082E4">
      <w:numFmt w:val="bullet"/>
      <w:lvlText w:val=""/>
      <w:lvlJc w:val="left"/>
      <w:pPr>
        <w:ind w:left="927" w:hanging="360"/>
      </w:pPr>
      <w:rPr>
        <w:rFonts w:ascii="Wingdings" w:eastAsiaTheme="minorHAnsi" w:hAnsi="Wingdings" w:cs="Times New Roman" w:hint="default"/>
      </w:rPr>
    </w:lvl>
    <w:lvl w:ilvl="1" w:tplc="0C090003" w:tentative="1">
      <w:start w:val="1"/>
      <w:numFmt w:val="bullet"/>
      <w:lvlText w:val="o"/>
      <w:lvlJc w:val="left"/>
      <w:pPr>
        <w:ind w:left="1647" w:hanging="360"/>
      </w:pPr>
      <w:rPr>
        <w:rFonts w:ascii="Courier New" w:hAnsi="Courier New" w:cs="Courier New" w:hint="default"/>
      </w:rPr>
    </w:lvl>
    <w:lvl w:ilvl="2" w:tplc="0C090005" w:tentative="1">
      <w:start w:val="1"/>
      <w:numFmt w:val="bullet"/>
      <w:lvlText w:val=""/>
      <w:lvlJc w:val="left"/>
      <w:pPr>
        <w:ind w:left="2367" w:hanging="360"/>
      </w:pPr>
      <w:rPr>
        <w:rFonts w:ascii="Wingdings" w:hAnsi="Wingdings" w:hint="default"/>
      </w:rPr>
    </w:lvl>
    <w:lvl w:ilvl="3" w:tplc="0C090001" w:tentative="1">
      <w:start w:val="1"/>
      <w:numFmt w:val="bullet"/>
      <w:lvlText w:val=""/>
      <w:lvlJc w:val="left"/>
      <w:pPr>
        <w:ind w:left="3087" w:hanging="360"/>
      </w:pPr>
      <w:rPr>
        <w:rFonts w:ascii="Symbol" w:hAnsi="Symbol" w:hint="default"/>
      </w:rPr>
    </w:lvl>
    <w:lvl w:ilvl="4" w:tplc="0C090003" w:tentative="1">
      <w:start w:val="1"/>
      <w:numFmt w:val="bullet"/>
      <w:lvlText w:val="o"/>
      <w:lvlJc w:val="left"/>
      <w:pPr>
        <w:ind w:left="3807" w:hanging="360"/>
      </w:pPr>
      <w:rPr>
        <w:rFonts w:ascii="Courier New" w:hAnsi="Courier New" w:cs="Courier New" w:hint="default"/>
      </w:rPr>
    </w:lvl>
    <w:lvl w:ilvl="5" w:tplc="0C090005" w:tentative="1">
      <w:start w:val="1"/>
      <w:numFmt w:val="bullet"/>
      <w:lvlText w:val=""/>
      <w:lvlJc w:val="left"/>
      <w:pPr>
        <w:ind w:left="4527" w:hanging="360"/>
      </w:pPr>
      <w:rPr>
        <w:rFonts w:ascii="Wingdings" w:hAnsi="Wingdings" w:hint="default"/>
      </w:rPr>
    </w:lvl>
    <w:lvl w:ilvl="6" w:tplc="0C090001" w:tentative="1">
      <w:start w:val="1"/>
      <w:numFmt w:val="bullet"/>
      <w:lvlText w:val=""/>
      <w:lvlJc w:val="left"/>
      <w:pPr>
        <w:ind w:left="5247" w:hanging="360"/>
      </w:pPr>
      <w:rPr>
        <w:rFonts w:ascii="Symbol" w:hAnsi="Symbol" w:hint="default"/>
      </w:rPr>
    </w:lvl>
    <w:lvl w:ilvl="7" w:tplc="0C090003" w:tentative="1">
      <w:start w:val="1"/>
      <w:numFmt w:val="bullet"/>
      <w:lvlText w:val="o"/>
      <w:lvlJc w:val="left"/>
      <w:pPr>
        <w:ind w:left="5967" w:hanging="360"/>
      </w:pPr>
      <w:rPr>
        <w:rFonts w:ascii="Courier New" w:hAnsi="Courier New" w:cs="Courier New" w:hint="default"/>
      </w:rPr>
    </w:lvl>
    <w:lvl w:ilvl="8" w:tplc="0C090005" w:tentative="1">
      <w:start w:val="1"/>
      <w:numFmt w:val="bullet"/>
      <w:lvlText w:val=""/>
      <w:lvlJc w:val="left"/>
      <w:pPr>
        <w:ind w:left="6687" w:hanging="360"/>
      </w:pPr>
      <w:rPr>
        <w:rFonts w:ascii="Wingdings" w:hAnsi="Wingdings" w:hint="default"/>
      </w:rPr>
    </w:lvl>
  </w:abstractNum>
  <w:abstractNum w:abstractNumId="12" w15:restartNumberingAfterBreak="0">
    <w:nsid w:val="1ABD691A"/>
    <w:multiLevelType w:val="hybridMultilevel"/>
    <w:tmpl w:val="293C5AE6"/>
    <w:lvl w:ilvl="0" w:tplc="C2EC89CE">
      <w:start w:val="1"/>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18F1B94"/>
    <w:multiLevelType w:val="hybridMultilevel"/>
    <w:tmpl w:val="5002E282"/>
    <w:lvl w:ilvl="0" w:tplc="1F86D732">
      <w:start w:val="1"/>
      <w:numFmt w:val="decimal"/>
      <w:lvlText w:val="(%1)"/>
      <w:lvlJc w:val="left"/>
      <w:pPr>
        <w:ind w:left="930" w:hanging="360"/>
      </w:pPr>
      <w:rPr>
        <w:rFonts w:hint="default"/>
      </w:r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4" w15:restartNumberingAfterBreak="0">
    <w:nsid w:val="690816A9"/>
    <w:multiLevelType w:val="hybridMultilevel"/>
    <w:tmpl w:val="E4B21D16"/>
    <w:lvl w:ilvl="0" w:tplc="0D1C4330">
      <w:start w:val="5"/>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05F3324"/>
    <w:multiLevelType w:val="hybridMultilevel"/>
    <w:tmpl w:val="B87E6838"/>
    <w:lvl w:ilvl="0" w:tplc="6CDEEE12">
      <w:start w:val="5"/>
      <w:numFmt w:val="bullet"/>
      <w:lvlText w:val=""/>
      <w:lvlJc w:val="left"/>
      <w:pPr>
        <w:ind w:left="927" w:hanging="360"/>
      </w:pPr>
      <w:rPr>
        <w:rFonts w:ascii="Wingdings" w:eastAsiaTheme="minorHAnsi" w:hAnsi="Wingdings" w:cs="Times New Roman" w:hint="default"/>
      </w:rPr>
    </w:lvl>
    <w:lvl w:ilvl="1" w:tplc="04070003" w:tentative="1">
      <w:start w:val="1"/>
      <w:numFmt w:val="bullet"/>
      <w:lvlText w:val="o"/>
      <w:lvlJc w:val="left"/>
      <w:pPr>
        <w:ind w:left="1647" w:hanging="360"/>
      </w:pPr>
      <w:rPr>
        <w:rFonts w:ascii="Courier New" w:hAnsi="Courier New" w:cs="Courier New" w:hint="default"/>
      </w:rPr>
    </w:lvl>
    <w:lvl w:ilvl="2" w:tplc="04070005" w:tentative="1">
      <w:start w:val="1"/>
      <w:numFmt w:val="bullet"/>
      <w:lvlText w:val=""/>
      <w:lvlJc w:val="left"/>
      <w:pPr>
        <w:ind w:left="2367" w:hanging="360"/>
      </w:pPr>
      <w:rPr>
        <w:rFonts w:ascii="Wingdings" w:hAnsi="Wingdings" w:hint="default"/>
      </w:rPr>
    </w:lvl>
    <w:lvl w:ilvl="3" w:tplc="04070001" w:tentative="1">
      <w:start w:val="1"/>
      <w:numFmt w:val="bullet"/>
      <w:lvlText w:val=""/>
      <w:lvlJc w:val="left"/>
      <w:pPr>
        <w:ind w:left="3087" w:hanging="360"/>
      </w:pPr>
      <w:rPr>
        <w:rFonts w:ascii="Symbol" w:hAnsi="Symbol" w:hint="default"/>
      </w:rPr>
    </w:lvl>
    <w:lvl w:ilvl="4" w:tplc="04070003" w:tentative="1">
      <w:start w:val="1"/>
      <w:numFmt w:val="bullet"/>
      <w:lvlText w:val="o"/>
      <w:lvlJc w:val="left"/>
      <w:pPr>
        <w:ind w:left="3807" w:hanging="360"/>
      </w:pPr>
      <w:rPr>
        <w:rFonts w:ascii="Courier New" w:hAnsi="Courier New" w:cs="Courier New" w:hint="default"/>
      </w:rPr>
    </w:lvl>
    <w:lvl w:ilvl="5" w:tplc="04070005" w:tentative="1">
      <w:start w:val="1"/>
      <w:numFmt w:val="bullet"/>
      <w:lvlText w:val=""/>
      <w:lvlJc w:val="left"/>
      <w:pPr>
        <w:ind w:left="4527" w:hanging="360"/>
      </w:pPr>
      <w:rPr>
        <w:rFonts w:ascii="Wingdings" w:hAnsi="Wingdings" w:hint="default"/>
      </w:rPr>
    </w:lvl>
    <w:lvl w:ilvl="6" w:tplc="04070001" w:tentative="1">
      <w:start w:val="1"/>
      <w:numFmt w:val="bullet"/>
      <w:lvlText w:val=""/>
      <w:lvlJc w:val="left"/>
      <w:pPr>
        <w:ind w:left="5247" w:hanging="360"/>
      </w:pPr>
      <w:rPr>
        <w:rFonts w:ascii="Symbol" w:hAnsi="Symbol" w:hint="default"/>
      </w:rPr>
    </w:lvl>
    <w:lvl w:ilvl="7" w:tplc="04070003" w:tentative="1">
      <w:start w:val="1"/>
      <w:numFmt w:val="bullet"/>
      <w:lvlText w:val="o"/>
      <w:lvlJc w:val="left"/>
      <w:pPr>
        <w:ind w:left="5967" w:hanging="360"/>
      </w:pPr>
      <w:rPr>
        <w:rFonts w:ascii="Courier New" w:hAnsi="Courier New" w:cs="Courier New" w:hint="default"/>
      </w:rPr>
    </w:lvl>
    <w:lvl w:ilvl="8" w:tplc="04070005" w:tentative="1">
      <w:start w:val="1"/>
      <w:numFmt w:val="bullet"/>
      <w:lvlText w:val=""/>
      <w:lvlJc w:val="left"/>
      <w:pPr>
        <w:ind w:left="6687" w:hanging="360"/>
      </w:pPr>
      <w:rPr>
        <w:rFonts w:ascii="Wingdings" w:hAnsi="Wingdings" w:hint="default"/>
      </w:rPr>
    </w:lvl>
  </w:abstractNum>
  <w:num w:numId="1" w16cid:durableId="1821652460">
    <w:abstractNumId w:val="9"/>
  </w:num>
  <w:num w:numId="2" w16cid:durableId="1058237856">
    <w:abstractNumId w:val="12"/>
  </w:num>
  <w:num w:numId="3" w16cid:durableId="861044305">
    <w:abstractNumId w:val="10"/>
  </w:num>
  <w:num w:numId="4" w16cid:durableId="211887855">
    <w:abstractNumId w:val="13"/>
  </w:num>
  <w:num w:numId="5" w16cid:durableId="1977565791">
    <w:abstractNumId w:val="14"/>
  </w:num>
  <w:num w:numId="6" w16cid:durableId="51737859">
    <w:abstractNumId w:val="15"/>
  </w:num>
  <w:num w:numId="7" w16cid:durableId="1039359316">
    <w:abstractNumId w:val="11"/>
  </w:num>
  <w:num w:numId="8" w16cid:durableId="1884246723">
    <w:abstractNumId w:val="0"/>
  </w:num>
  <w:num w:numId="9" w16cid:durableId="1058237790">
    <w:abstractNumId w:val="1"/>
  </w:num>
  <w:num w:numId="10" w16cid:durableId="949894123">
    <w:abstractNumId w:val="2"/>
  </w:num>
  <w:num w:numId="11" w16cid:durableId="1495801564">
    <w:abstractNumId w:val="3"/>
  </w:num>
  <w:num w:numId="12" w16cid:durableId="430205514">
    <w:abstractNumId w:val="4"/>
  </w:num>
  <w:num w:numId="13" w16cid:durableId="687869729">
    <w:abstractNumId w:val="5"/>
  </w:num>
  <w:num w:numId="14" w16cid:durableId="1463838848">
    <w:abstractNumId w:val="6"/>
  </w:num>
  <w:num w:numId="15" w16cid:durableId="571889609">
    <w:abstractNumId w:val="7"/>
  </w:num>
  <w:num w:numId="16" w16cid:durableId="571235192">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3FEE"/>
    <w:rsid w:val="00004227"/>
    <w:rsid w:val="0000677C"/>
    <w:rsid w:val="000070AC"/>
    <w:rsid w:val="00011B43"/>
    <w:rsid w:val="00013548"/>
    <w:rsid w:val="00021087"/>
    <w:rsid w:val="0002194F"/>
    <w:rsid w:val="0002289B"/>
    <w:rsid w:val="000239E7"/>
    <w:rsid w:val="00024002"/>
    <w:rsid w:val="000269BC"/>
    <w:rsid w:val="00026F8F"/>
    <w:rsid w:val="000307A5"/>
    <w:rsid w:val="00031B95"/>
    <w:rsid w:val="000360A0"/>
    <w:rsid w:val="000427A8"/>
    <w:rsid w:val="00045E0E"/>
    <w:rsid w:val="00047865"/>
    <w:rsid w:val="00047E73"/>
    <w:rsid w:val="00050A5F"/>
    <w:rsid w:val="00052C7B"/>
    <w:rsid w:val="00053252"/>
    <w:rsid w:val="00053DD4"/>
    <w:rsid w:val="00055E7A"/>
    <w:rsid w:val="00057406"/>
    <w:rsid w:val="00061659"/>
    <w:rsid w:val="00064C3B"/>
    <w:rsid w:val="00065ED9"/>
    <w:rsid w:val="00066164"/>
    <w:rsid w:val="0007489A"/>
    <w:rsid w:val="000768A8"/>
    <w:rsid w:val="000813E2"/>
    <w:rsid w:val="00084D69"/>
    <w:rsid w:val="00087F50"/>
    <w:rsid w:val="00090BA0"/>
    <w:rsid w:val="00090D63"/>
    <w:rsid w:val="00091212"/>
    <w:rsid w:val="00091C67"/>
    <w:rsid w:val="0009265E"/>
    <w:rsid w:val="00093D22"/>
    <w:rsid w:val="00094068"/>
    <w:rsid w:val="0009484B"/>
    <w:rsid w:val="000954CA"/>
    <w:rsid w:val="000963D5"/>
    <w:rsid w:val="000A1BF9"/>
    <w:rsid w:val="000A529A"/>
    <w:rsid w:val="000B05B5"/>
    <w:rsid w:val="000B3354"/>
    <w:rsid w:val="000B4C1B"/>
    <w:rsid w:val="000B6AD6"/>
    <w:rsid w:val="000C1DC0"/>
    <w:rsid w:val="000C1F75"/>
    <w:rsid w:val="000C25D9"/>
    <w:rsid w:val="000C74FB"/>
    <w:rsid w:val="000D0930"/>
    <w:rsid w:val="000D2297"/>
    <w:rsid w:val="000D354F"/>
    <w:rsid w:val="000D4954"/>
    <w:rsid w:val="000D4D46"/>
    <w:rsid w:val="000D4FAB"/>
    <w:rsid w:val="000D52E1"/>
    <w:rsid w:val="000D5716"/>
    <w:rsid w:val="000E10B2"/>
    <w:rsid w:val="000E1F82"/>
    <w:rsid w:val="000E23A0"/>
    <w:rsid w:val="000E266E"/>
    <w:rsid w:val="000E5CBF"/>
    <w:rsid w:val="000E613C"/>
    <w:rsid w:val="000E67CD"/>
    <w:rsid w:val="00100A7F"/>
    <w:rsid w:val="00101CE6"/>
    <w:rsid w:val="0010208F"/>
    <w:rsid w:val="00102573"/>
    <w:rsid w:val="001043DD"/>
    <w:rsid w:val="00105544"/>
    <w:rsid w:val="00105664"/>
    <w:rsid w:val="00105C14"/>
    <w:rsid w:val="00105E7D"/>
    <w:rsid w:val="001078EF"/>
    <w:rsid w:val="0011336D"/>
    <w:rsid w:val="00115CD2"/>
    <w:rsid w:val="00115DE8"/>
    <w:rsid w:val="001165F1"/>
    <w:rsid w:val="00120EB1"/>
    <w:rsid w:val="0012165D"/>
    <w:rsid w:val="00122E65"/>
    <w:rsid w:val="00125B5E"/>
    <w:rsid w:val="0012739C"/>
    <w:rsid w:val="00131199"/>
    <w:rsid w:val="00132896"/>
    <w:rsid w:val="001330A1"/>
    <w:rsid w:val="00135B27"/>
    <w:rsid w:val="00136053"/>
    <w:rsid w:val="00136B87"/>
    <w:rsid w:val="00137C1F"/>
    <w:rsid w:val="00140695"/>
    <w:rsid w:val="00143C86"/>
    <w:rsid w:val="00145E1B"/>
    <w:rsid w:val="0015090F"/>
    <w:rsid w:val="00152B30"/>
    <w:rsid w:val="00154373"/>
    <w:rsid w:val="00163015"/>
    <w:rsid w:val="00163935"/>
    <w:rsid w:val="001669E8"/>
    <w:rsid w:val="001678CC"/>
    <w:rsid w:val="00171017"/>
    <w:rsid w:val="0017347C"/>
    <w:rsid w:val="00174F00"/>
    <w:rsid w:val="001831DB"/>
    <w:rsid w:val="0019068D"/>
    <w:rsid w:val="00192229"/>
    <w:rsid w:val="001A2AF5"/>
    <w:rsid w:val="001A3479"/>
    <w:rsid w:val="001A3E95"/>
    <w:rsid w:val="001B02F1"/>
    <w:rsid w:val="001B1315"/>
    <w:rsid w:val="001B2897"/>
    <w:rsid w:val="001B31D3"/>
    <w:rsid w:val="001B3331"/>
    <w:rsid w:val="001B70E2"/>
    <w:rsid w:val="001C04B3"/>
    <w:rsid w:val="001C29E0"/>
    <w:rsid w:val="001C4B3A"/>
    <w:rsid w:val="001D19B6"/>
    <w:rsid w:val="001D2440"/>
    <w:rsid w:val="001D3248"/>
    <w:rsid w:val="001D620F"/>
    <w:rsid w:val="001D678A"/>
    <w:rsid w:val="001D7505"/>
    <w:rsid w:val="001D7E64"/>
    <w:rsid w:val="001D7E89"/>
    <w:rsid w:val="001E158A"/>
    <w:rsid w:val="001E1B46"/>
    <w:rsid w:val="001E21A4"/>
    <w:rsid w:val="001F1C1B"/>
    <w:rsid w:val="001F25ED"/>
    <w:rsid w:val="001F3D91"/>
    <w:rsid w:val="001F5AFB"/>
    <w:rsid w:val="00200099"/>
    <w:rsid w:val="00200436"/>
    <w:rsid w:val="00203DA9"/>
    <w:rsid w:val="002063BC"/>
    <w:rsid w:val="00206CD8"/>
    <w:rsid w:val="00213895"/>
    <w:rsid w:val="002209C0"/>
    <w:rsid w:val="00222312"/>
    <w:rsid w:val="0022563B"/>
    <w:rsid w:val="0022622B"/>
    <w:rsid w:val="0022625F"/>
    <w:rsid w:val="002277A2"/>
    <w:rsid w:val="002309E6"/>
    <w:rsid w:val="00230A2E"/>
    <w:rsid w:val="00231D58"/>
    <w:rsid w:val="002333B2"/>
    <w:rsid w:val="002355B1"/>
    <w:rsid w:val="002404CE"/>
    <w:rsid w:val="00244338"/>
    <w:rsid w:val="002443B9"/>
    <w:rsid w:val="002449FD"/>
    <w:rsid w:val="00245432"/>
    <w:rsid w:val="0025016F"/>
    <w:rsid w:val="00250204"/>
    <w:rsid w:val="00250D5C"/>
    <w:rsid w:val="0025526C"/>
    <w:rsid w:val="00255394"/>
    <w:rsid w:val="00256A81"/>
    <w:rsid w:val="00256DBF"/>
    <w:rsid w:val="00256E30"/>
    <w:rsid w:val="00257634"/>
    <w:rsid w:val="00261C6D"/>
    <w:rsid w:val="00263ABB"/>
    <w:rsid w:val="00265E50"/>
    <w:rsid w:val="00267754"/>
    <w:rsid w:val="00267D2B"/>
    <w:rsid w:val="00270004"/>
    <w:rsid w:val="00270F38"/>
    <w:rsid w:val="0027226E"/>
    <w:rsid w:val="002762C4"/>
    <w:rsid w:val="00280552"/>
    <w:rsid w:val="0028208D"/>
    <w:rsid w:val="0029283E"/>
    <w:rsid w:val="002928A0"/>
    <w:rsid w:val="00292B6D"/>
    <w:rsid w:val="00294E0B"/>
    <w:rsid w:val="00295D46"/>
    <w:rsid w:val="00297E2F"/>
    <w:rsid w:val="002A0548"/>
    <w:rsid w:val="002A3BF2"/>
    <w:rsid w:val="002B1C47"/>
    <w:rsid w:val="002B2882"/>
    <w:rsid w:val="002B2AB6"/>
    <w:rsid w:val="002B46EB"/>
    <w:rsid w:val="002B5385"/>
    <w:rsid w:val="002B5DB6"/>
    <w:rsid w:val="002C096E"/>
    <w:rsid w:val="002C2F95"/>
    <w:rsid w:val="002C3326"/>
    <w:rsid w:val="002C3C00"/>
    <w:rsid w:val="002C5756"/>
    <w:rsid w:val="002C6CD8"/>
    <w:rsid w:val="002D3F80"/>
    <w:rsid w:val="002D3FCE"/>
    <w:rsid w:val="002E02E2"/>
    <w:rsid w:val="002E426C"/>
    <w:rsid w:val="002E4459"/>
    <w:rsid w:val="002E4BC1"/>
    <w:rsid w:val="002F0AE6"/>
    <w:rsid w:val="002F119B"/>
    <w:rsid w:val="002F3681"/>
    <w:rsid w:val="003052E1"/>
    <w:rsid w:val="00307C66"/>
    <w:rsid w:val="00313078"/>
    <w:rsid w:val="00313B48"/>
    <w:rsid w:val="00313DF4"/>
    <w:rsid w:val="0031496E"/>
    <w:rsid w:val="00315329"/>
    <w:rsid w:val="00315451"/>
    <w:rsid w:val="003171E5"/>
    <w:rsid w:val="00324080"/>
    <w:rsid w:val="0032527F"/>
    <w:rsid w:val="00325766"/>
    <w:rsid w:val="00327296"/>
    <w:rsid w:val="00332698"/>
    <w:rsid w:val="00334081"/>
    <w:rsid w:val="00334824"/>
    <w:rsid w:val="00334DDE"/>
    <w:rsid w:val="0033563B"/>
    <w:rsid w:val="00335ACE"/>
    <w:rsid w:val="00342C9C"/>
    <w:rsid w:val="00343FC1"/>
    <w:rsid w:val="003443A7"/>
    <w:rsid w:val="00350934"/>
    <w:rsid w:val="00351368"/>
    <w:rsid w:val="0035288A"/>
    <w:rsid w:val="00352AC9"/>
    <w:rsid w:val="00355068"/>
    <w:rsid w:val="00356824"/>
    <w:rsid w:val="003573FE"/>
    <w:rsid w:val="00363274"/>
    <w:rsid w:val="00367419"/>
    <w:rsid w:val="00367F35"/>
    <w:rsid w:val="003709C7"/>
    <w:rsid w:val="00372096"/>
    <w:rsid w:val="00372145"/>
    <w:rsid w:val="003837BB"/>
    <w:rsid w:val="00384908"/>
    <w:rsid w:val="00387359"/>
    <w:rsid w:val="00390E45"/>
    <w:rsid w:val="00391529"/>
    <w:rsid w:val="00393651"/>
    <w:rsid w:val="00394FBD"/>
    <w:rsid w:val="00395391"/>
    <w:rsid w:val="00395652"/>
    <w:rsid w:val="0039745E"/>
    <w:rsid w:val="00397921"/>
    <w:rsid w:val="003A2E2A"/>
    <w:rsid w:val="003A37E3"/>
    <w:rsid w:val="003A43B7"/>
    <w:rsid w:val="003A588F"/>
    <w:rsid w:val="003A5CE6"/>
    <w:rsid w:val="003A627A"/>
    <w:rsid w:val="003A6611"/>
    <w:rsid w:val="003A7A75"/>
    <w:rsid w:val="003A7EB1"/>
    <w:rsid w:val="003B037D"/>
    <w:rsid w:val="003B1388"/>
    <w:rsid w:val="003B2668"/>
    <w:rsid w:val="003B3B71"/>
    <w:rsid w:val="003C159D"/>
    <w:rsid w:val="003C26D4"/>
    <w:rsid w:val="003C5833"/>
    <w:rsid w:val="003C5D3C"/>
    <w:rsid w:val="003D0AB2"/>
    <w:rsid w:val="003D383C"/>
    <w:rsid w:val="003D3FCA"/>
    <w:rsid w:val="003D49B0"/>
    <w:rsid w:val="003D4DBC"/>
    <w:rsid w:val="003D6DFE"/>
    <w:rsid w:val="003D7EB1"/>
    <w:rsid w:val="003E134B"/>
    <w:rsid w:val="003E3336"/>
    <w:rsid w:val="003E59E2"/>
    <w:rsid w:val="003F0123"/>
    <w:rsid w:val="003F0EB8"/>
    <w:rsid w:val="003F3E89"/>
    <w:rsid w:val="003F7187"/>
    <w:rsid w:val="00400355"/>
    <w:rsid w:val="00401B6D"/>
    <w:rsid w:val="004056F1"/>
    <w:rsid w:val="00406B51"/>
    <w:rsid w:val="00410658"/>
    <w:rsid w:val="0041555B"/>
    <w:rsid w:val="004155BD"/>
    <w:rsid w:val="00415CCE"/>
    <w:rsid w:val="00416F4E"/>
    <w:rsid w:val="00417858"/>
    <w:rsid w:val="00424400"/>
    <w:rsid w:val="00424C2E"/>
    <w:rsid w:val="00424CB4"/>
    <w:rsid w:val="00425B80"/>
    <w:rsid w:val="00425C60"/>
    <w:rsid w:val="00427164"/>
    <w:rsid w:val="00431912"/>
    <w:rsid w:val="0043196E"/>
    <w:rsid w:val="004358E9"/>
    <w:rsid w:val="00435F2E"/>
    <w:rsid w:val="004375E8"/>
    <w:rsid w:val="00440280"/>
    <w:rsid w:val="0044140D"/>
    <w:rsid w:val="00444BC8"/>
    <w:rsid w:val="0044500E"/>
    <w:rsid w:val="00445041"/>
    <w:rsid w:val="00445E88"/>
    <w:rsid w:val="004545A0"/>
    <w:rsid w:val="0045486C"/>
    <w:rsid w:val="00456806"/>
    <w:rsid w:val="00456869"/>
    <w:rsid w:val="0046008D"/>
    <w:rsid w:val="00460209"/>
    <w:rsid w:val="00461F0B"/>
    <w:rsid w:val="00461FC0"/>
    <w:rsid w:val="004628EB"/>
    <w:rsid w:val="0046778C"/>
    <w:rsid w:val="004736EA"/>
    <w:rsid w:val="00473FB5"/>
    <w:rsid w:val="004749FE"/>
    <w:rsid w:val="0047662D"/>
    <w:rsid w:val="00476958"/>
    <w:rsid w:val="00476DD2"/>
    <w:rsid w:val="00477465"/>
    <w:rsid w:val="00481A55"/>
    <w:rsid w:val="0048286F"/>
    <w:rsid w:val="00483F7C"/>
    <w:rsid w:val="00484F99"/>
    <w:rsid w:val="004876BD"/>
    <w:rsid w:val="004876D4"/>
    <w:rsid w:val="00491CCD"/>
    <w:rsid w:val="00493D00"/>
    <w:rsid w:val="00495BE3"/>
    <w:rsid w:val="00496F6D"/>
    <w:rsid w:val="004977F2"/>
    <w:rsid w:val="004A0B88"/>
    <w:rsid w:val="004A2E48"/>
    <w:rsid w:val="004A377B"/>
    <w:rsid w:val="004A44C0"/>
    <w:rsid w:val="004A54E2"/>
    <w:rsid w:val="004A6F45"/>
    <w:rsid w:val="004B3F1F"/>
    <w:rsid w:val="004B747F"/>
    <w:rsid w:val="004C0C29"/>
    <w:rsid w:val="004C1DA9"/>
    <w:rsid w:val="004C3972"/>
    <w:rsid w:val="004C4DB8"/>
    <w:rsid w:val="004C7E62"/>
    <w:rsid w:val="004D0405"/>
    <w:rsid w:val="004D233B"/>
    <w:rsid w:val="004E1314"/>
    <w:rsid w:val="004F04EB"/>
    <w:rsid w:val="004F0A7E"/>
    <w:rsid w:val="004F0BFC"/>
    <w:rsid w:val="004F213D"/>
    <w:rsid w:val="004F2174"/>
    <w:rsid w:val="004F6281"/>
    <w:rsid w:val="005019A6"/>
    <w:rsid w:val="00502CDC"/>
    <w:rsid w:val="00503439"/>
    <w:rsid w:val="00504283"/>
    <w:rsid w:val="005065FE"/>
    <w:rsid w:val="005122B8"/>
    <w:rsid w:val="00512FA2"/>
    <w:rsid w:val="00514663"/>
    <w:rsid w:val="00514C89"/>
    <w:rsid w:val="00516247"/>
    <w:rsid w:val="00517509"/>
    <w:rsid w:val="00521CB2"/>
    <w:rsid w:val="0052222C"/>
    <w:rsid w:val="0052241C"/>
    <w:rsid w:val="005224B2"/>
    <w:rsid w:val="00523035"/>
    <w:rsid w:val="00523343"/>
    <w:rsid w:val="00523735"/>
    <w:rsid w:val="005274C0"/>
    <w:rsid w:val="00530C6F"/>
    <w:rsid w:val="00530D90"/>
    <w:rsid w:val="00531FC8"/>
    <w:rsid w:val="00533091"/>
    <w:rsid w:val="00534DE5"/>
    <w:rsid w:val="005353BD"/>
    <w:rsid w:val="00542270"/>
    <w:rsid w:val="00543C69"/>
    <w:rsid w:val="00543D61"/>
    <w:rsid w:val="005446BC"/>
    <w:rsid w:val="005446C0"/>
    <w:rsid w:val="00544B49"/>
    <w:rsid w:val="00545974"/>
    <w:rsid w:val="00547E54"/>
    <w:rsid w:val="00550E71"/>
    <w:rsid w:val="00552E86"/>
    <w:rsid w:val="00555AF5"/>
    <w:rsid w:val="005562FC"/>
    <w:rsid w:val="00561577"/>
    <w:rsid w:val="00563060"/>
    <w:rsid w:val="005644C0"/>
    <w:rsid w:val="0056512D"/>
    <w:rsid w:val="00566959"/>
    <w:rsid w:val="00567528"/>
    <w:rsid w:val="00567A63"/>
    <w:rsid w:val="0057362A"/>
    <w:rsid w:val="00573890"/>
    <w:rsid w:val="00573E4C"/>
    <w:rsid w:val="005745D0"/>
    <w:rsid w:val="005777AF"/>
    <w:rsid w:val="00577E37"/>
    <w:rsid w:val="00582370"/>
    <w:rsid w:val="00590C70"/>
    <w:rsid w:val="00590F3C"/>
    <w:rsid w:val="005935D7"/>
    <w:rsid w:val="005A23C5"/>
    <w:rsid w:val="005A3E32"/>
    <w:rsid w:val="005A515C"/>
    <w:rsid w:val="005A7CD1"/>
    <w:rsid w:val="005B31DB"/>
    <w:rsid w:val="005B427A"/>
    <w:rsid w:val="005B7F76"/>
    <w:rsid w:val="005C000A"/>
    <w:rsid w:val="005C0625"/>
    <w:rsid w:val="005C0DEE"/>
    <w:rsid w:val="005C2BCE"/>
    <w:rsid w:val="005C2F3E"/>
    <w:rsid w:val="005C3F4A"/>
    <w:rsid w:val="005C50C1"/>
    <w:rsid w:val="005C7C2A"/>
    <w:rsid w:val="005D2147"/>
    <w:rsid w:val="005D21EB"/>
    <w:rsid w:val="005D32F3"/>
    <w:rsid w:val="005D4C84"/>
    <w:rsid w:val="005D718B"/>
    <w:rsid w:val="005D7896"/>
    <w:rsid w:val="005E0D9E"/>
    <w:rsid w:val="005E2870"/>
    <w:rsid w:val="005F2592"/>
    <w:rsid w:val="005F337A"/>
    <w:rsid w:val="005F3980"/>
    <w:rsid w:val="005F4A98"/>
    <w:rsid w:val="005F5384"/>
    <w:rsid w:val="005F6E64"/>
    <w:rsid w:val="005F7B8A"/>
    <w:rsid w:val="006020BA"/>
    <w:rsid w:val="0060348D"/>
    <w:rsid w:val="0060444A"/>
    <w:rsid w:val="006047B5"/>
    <w:rsid w:val="006051C2"/>
    <w:rsid w:val="006066EA"/>
    <w:rsid w:val="00607813"/>
    <w:rsid w:val="00607AD1"/>
    <w:rsid w:val="00611D6E"/>
    <w:rsid w:val="006177EB"/>
    <w:rsid w:val="00620406"/>
    <w:rsid w:val="00620A8A"/>
    <w:rsid w:val="00621BDD"/>
    <w:rsid w:val="00622F11"/>
    <w:rsid w:val="0062437B"/>
    <w:rsid w:val="00626C49"/>
    <w:rsid w:val="00631331"/>
    <w:rsid w:val="00631BCB"/>
    <w:rsid w:val="00633821"/>
    <w:rsid w:val="006342B2"/>
    <w:rsid w:val="00637EB0"/>
    <w:rsid w:val="00641FDE"/>
    <w:rsid w:val="00642E06"/>
    <w:rsid w:val="00643426"/>
    <w:rsid w:val="00643A06"/>
    <w:rsid w:val="00643BD0"/>
    <w:rsid w:val="00654F9F"/>
    <w:rsid w:val="006561DB"/>
    <w:rsid w:val="006565C7"/>
    <w:rsid w:val="006605CF"/>
    <w:rsid w:val="00663C4B"/>
    <w:rsid w:val="00665D6B"/>
    <w:rsid w:val="00667035"/>
    <w:rsid w:val="006743A1"/>
    <w:rsid w:val="00675B66"/>
    <w:rsid w:val="00677248"/>
    <w:rsid w:val="006824F0"/>
    <w:rsid w:val="00683EF6"/>
    <w:rsid w:val="00685261"/>
    <w:rsid w:val="006862E4"/>
    <w:rsid w:val="00686D31"/>
    <w:rsid w:val="006871E1"/>
    <w:rsid w:val="00690405"/>
    <w:rsid w:val="006908F2"/>
    <w:rsid w:val="00692DB8"/>
    <w:rsid w:val="006947B8"/>
    <w:rsid w:val="00695459"/>
    <w:rsid w:val="00695FCF"/>
    <w:rsid w:val="00697F68"/>
    <w:rsid w:val="006A0ABB"/>
    <w:rsid w:val="006A4CEE"/>
    <w:rsid w:val="006B0CC5"/>
    <w:rsid w:val="006B2D57"/>
    <w:rsid w:val="006B324F"/>
    <w:rsid w:val="006B4237"/>
    <w:rsid w:val="006B4909"/>
    <w:rsid w:val="006B4D39"/>
    <w:rsid w:val="006B72B4"/>
    <w:rsid w:val="006C045E"/>
    <w:rsid w:val="006C1521"/>
    <w:rsid w:val="006C170E"/>
    <w:rsid w:val="006C34BB"/>
    <w:rsid w:val="006D1D15"/>
    <w:rsid w:val="006D3DB8"/>
    <w:rsid w:val="006D4DFE"/>
    <w:rsid w:val="006D68F2"/>
    <w:rsid w:val="006E0491"/>
    <w:rsid w:val="006E162A"/>
    <w:rsid w:val="006E1C01"/>
    <w:rsid w:val="006F1278"/>
    <w:rsid w:val="006F13C2"/>
    <w:rsid w:val="006F33FF"/>
    <w:rsid w:val="006F7494"/>
    <w:rsid w:val="006F7D94"/>
    <w:rsid w:val="007001E7"/>
    <w:rsid w:val="007013E2"/>
    <w:rsid w:val="00701CC3"/>
    <w:rsid w:val="00702E8B"/>
    <w:rsid w:val="00703847"/>
    <w:rsid w:val="0070466D"/>
    <w:rsid w:val="00704A6B"/>
    <w:rsid w:val="00707135"/>
    <w:rsid w:val="00707BA9"/>
    <w:rsid w:val="00710E30"/>
    <w:rsid w:val="00711525"/>
    <w:rsid w:val="00712933"/>
    <w:rsid w:val="00714E27"/>
    <w:rsid w:val="0071727F"/>
    <w:rsid w:val="0072283C"/>
    <w:rsid w:val="00724461"/>
    <w:rsid w:val="0072655F"/>
    <w:rsid w:val="00726DED"/>
    <w:rsid w:val="0073229A"/>
    <w:rsid w:val="00735869"/>
    <w:rsid w:val="0073769D"/>
    <w:rsid w:val="0074264F"/>
    <w:rsid w:val="00742C19"/>
    <w:rsid w:val="00743329"/>
    <w:rsid w:val="007435C2"/>
    <w:rsid w:val="007439EB"/>
    <w:rsid w:val="00753780"/>
    <w:rsid w:val="0075601A"/>
    <w:rsid w:val="00757406"/>
    <w:rsid w:val="0075796E"/>
    <w:rsid w:val="00760F4E"/>
    <w:rsid w:val="00762F2B"/>
    <w:rsid w:val="007648C1"/>
    <w:rsid w:val="00765BD6"/>
    <w:rsid w:val="007666FB"/>
    <w:rsid w:val="00766E1C"/>
    <w:rsid w:val="00766E2B"/>
    <w:rsid w:val="0076782E"/>
    <w:rsid w:val="007701C2"/>
    <w:rsid w:val="00770F18"/>
    <w:rsid w:val="00776280"/>
    <w:rsid w:val="00784F72"/>
    <w:rsid w:val="00785DCC"/>
    <w:rsid w:val="00793059"/>
    <w:rsid w:val="007953EB"/>
    <w:rsid w:val="007A07E8"/>
    <w:rsid w:val="007A441E"/>
    <w:rsid w:val="007A5BAB"/>
    <w:rsid w:val="007B68A1"/>
    <w:rsid w:val="007C1499"/>
    <w:rsid w:val="007C2DDC"/>
    <w:rsid w:val="007C50EC"/>
    <w:rsid w:val="007D6A68"/>
    <w:rsid w:val="007E26B7"/>
    <w:rsid w:val="007E35B3"/>
    <w:rsid w:val="007E47EB"/>
    <w:rsid w:val="007E5663"/>
    <w:rsid w:val="007E7445"/>
    <w:rsid w:val="007E7A65"/>
    <w:rsid w:val="007F17C5"/>
    <w:rsid w:val="007F1D8E"/>
    <w:rsid w:val="007F358C"/>
    <w:rsid w:val="007F3711"/>
    <w:rsid w:val="007F6920"/>
    <w:rsid w:val="007F6FB4"/>
    <w:rsid w:val="0080297F"/>
    <w:rsid w:val="0080437E"/>
    <w:rsid w:val="008068C1"/>
    <w:rsid w:val="00810638"/>
    <w:rsid w:val="0081146B"/>
    <w:rsid w:val="0081300C"/>
    <w:rsid w:val="00813C89"/>
    <w:rsid w:val="00823BEC"/>
    <w:rsid w:val="0083006D"/>
    <w:rsid w:val="008337FA"/>
    <w:rsid w:val="00834219"/>
    <w:rsid w:val="00835621"/>
    <w:rsid w:val="00835C85"/>
    <w:rsid w:val="00836167"/>
    <w:rsid w:val="00842E95"/>
    <w:rsid w:val="00843794"/>
    <w:rsid w:val="00843E18"/>
    <w:rsid w:val="00845557"/>
    <w:rsid w:val="00845594"/>
    <w:rsid w:val="00847718"/>
    <w:rsid w:val="00851BDF"/>
    <w:rsid w:val="00851D8A"/>
    <w:rsid w:val="00855B9B"/>
    <w:rsid w:val="00856579"/>
    <w:rsid w:val="008622B5"/>
    <w:rsid w:val="00863765"/>
    <w:rsid w:val="00865212"/>
    <w:rsid w:val="00871507"/>
    <w:rsid w:val="00871ACC"/>
    <w:rsid w:val="008720A1"/>
    <w:rsid w:val="0087212E"/>
    <w:rsid w:val="008722B8"/>
    <w:rsid w:val="00874AF6"/>
    <w:rsid w:val="00876D08"/>
    <w:rsid w:val="0088071D"/>
    <w:rsid w:val="008853A4"/>
    <w:rsid w:val="00885C05"/>
    <w:rsid w:val="00885C0E"/>
    <w:rsid w:val="00887BFC"/>
    <w:rsid w:val="00894677"/>
    <w:rsid w:val="008A3A6F"/>
    <w:rsid w:val="008A3DD6"/>
    <w:rsid w:val="008A44B1"/>
    <w:rsid w:val="008A6248"/>
    <w:rsid w:val="008A6330"/>
    <w:rsid w:val="008A69E6"/>
    <w:rsid w:val="008A6DCE"/>
    <w:rsid w:val="008A718A"/>
    <w:rsid w:val="008A76CF"/>
    <w:rsid w:val="008A78B7"/>
    <w:rsid w:val="008B0211"/>
    <w:rsid w:val="008B4F7B"/>
    <w:rsid w:val="008C0716"/>
    <w:rsid w:val="008C0BBF"/>
    <w:rsid w:val="008C367A"/>
    <w:rsid w:val="008C5E9E"/>
    <w:rsid w:val="008D1434"/>
    <w:rsid w:val="008D468A"/>
    <w:rsid w:val="008D4736"/>
    <w:rsid w:val="008D4F1C"/>
    <w:rsid w:val="008D581F"/>
    <w:rsid w:val="008D721B"/>
    <w:rsid w:val="008E536D"/>
    <w:rsid w:val="008E5576"/>
    <w:rsid w:val="008E606B"/>
    <w:rsid w:val="008E6FD4"/>
    <w:rsid w:val="008F05CC"/>
    <w:rsid w:val="008F202C"/>
    <w:rsid w:val="008F2720"/>
    <w:rsid w:val="008F4B9D"/>
    <w:rsid w:val="00900BCE"/>
    <w:rsid w:val="0090191F"/>
    <w:rsid w:val="009025F1"/>
    <w:rsid w:val="00903168"/>
    <w:rsid w:val="00904206"/>
    <w:rsid w:val="0090486F"/>
    <w:rsid w:val="00906E77"/>
    <w:rsid w:val="00911CB2"/>
    <w:rsid w:val="00912324"/>
    <w:rsid w:val="0091270B"/>
    <w:rsid w:val="0092438A"/>
    <w:rsid w:val="00926462"/>
    <w:rsid w:val="00926508"/>
    <w:rsid w:val="00926B4E"/>
    <w:rsid w:val="00926F2C"/>
    <w:rsid w:val="00932351"/>
    <w:rsid w:val="00932966"/>
    <w:rsid w:val="00932E4A"/>
    <w:rsid w:val="0093394F"/>
    <w:rsid w:val="009375DE"/>
    <w:rsid w:val="00937870"/>
    <w:rsid w:val="00941540"/>
    <w:rsid w:val="0094461D"/>
    <w:rsid w:val="009516F4"/>
    <w:rsid w:val="00952BF3"/>
    <w:rsid w:val="00954625"/>
    <w:rsid w:val="00954C72"/>
    <w:rsid w:val="00957CD6"/>
    <w:rsid w:val="00961CFB"/>
    <w:rsid w:val="00961D24"/>
    <w:rsid w:val="00963BCD"/>
    <w:rsid w:val="00965492"/>
    <w:rsid w:val="00966F0F"/>
    <w:rsid w:val="0097031B"/>
    <w:rsid w:val="00973245"/>
    <w:rsid w:val="009734F1"/>
    <w:rsid w:val="00975F89"/>
    <w:rsid w:val="00976AED"/>
    <w:rsid w:val="00976D42"/>
    <w:rsid w:val="0098237E"/>
    <w:rsid w:val="00982960"/>
    <w:rsid w:val="009863CB"/>
    <w:rsid w:val="00990CCF"/>
    <w:rsid w:val="00992B0D"/>
    <w:rsid w:val="00996917"/>
    <w:rsid w:val="00997AD0"/>
    <w:rsid w:val="009A1DA2"/>
    <w:rsid w:val="009A34FB"/>
    <w:rsid w:val="009A3DD7"/>
    <w:rsid w:val="009A5116"/>
    <w:rsid w:val="009A6007"/>
    <w:rsid w:val="009A750A"/>
    <w:rsid w:val="009B1ADB"/>
    <w:rsid w:val="009B319E"/>
    <w:rsid w:val="009B448C"/>
    <w:rsid w:val="009B4D0E"/>
    <w:rsid w:val="009C0E34"/>
    <w:rsid w:val="009C16D6"/>
    <w:rsid w:val="009C1E8A"/>
    <w:rsid w:val="009C4ABC"/>
    <w:rsid w:val="009C7453"/>
    <w:rsid w:val="009D1502"/>
    <w:rsid w:val="009D1F7C"/>
    <w:rsid w:val="009D24FA"/>
    <w:rsid w:val="009D30AA"/>
    <w:rsid w:val="009D3613"/>
    <w:rsid w:val="009D577F"/>
    <w:rsid w:val="009E0B16"/>
    <w:rsid w:val="009E1258"/>
    <w:rsid w:val="009E1BB4"/>
    <w:rsid w:val="009F094A"/>
    <w:rsid w:val="009F0E34"/>
    <w:rsid w:val="009F4331"/>
    <w:rsid w:val="00A00710"/>
    <w:rsid w:val="00A02C1C"/>
    <w:rsid w:val="00A05DBB"/>
    <w:rsid w:val="00A07D22"/>
    <w:rsid w:val="00A103CB"/>
    <w:rsid w:val="00A11021"/>
    <w:rsid w:val="00A14087"/>
    <w:rsid w:val="00A1458F"/>
    <w:rsid w:val="00A166FA"/>
    <w:rsid w:val="00A2095B"/>
    <w:rsid w:val="00A23220"/>
    <w:rsid w:val="00A23241"/>
    <w:rsid w:val="00A25109"/>
    <w:rsid w:val="00A25FD0"/>
    <w:rsid w:val="00A2712B"/>
    <w:rsid w:val="00A2761B"/>
    <w:rsid w:val="00A30A4C"/>
    <w:rsid w:val="00A36D35"/>
    <w:rsid w:val="00A37BC9"/>
    <w:rsid w:val="00A37F2A"/>
    <w:rsid w:val="00A40448"/>
    <w:rsid w:val="00A4081E"/>
    <w:rsid w:val="00A418C9"/>
    <w:rsid w:val="00A434B2"/>
    <w:rsid w:val="00A43966"/>
    <w:rsid w:val="00A45559"/>
    <w:rsid w:val="00A4772F"/>
    <w:rsid w:val="00A52482"/>
    <w:rsid w:val="00A52FC8"/>
    <w:rsid w:val="00A53D03"/>
    <w:rsid w:val="00A56045"/>
    <w:rsid w:val="00A60E8A"/>
    <w:rsid w:val="00A60F4B"/>
    <w:rsid w:val="00A62CD7"/>
    <w:rsid w:val="00A72C89"/>
    <w:rsid w:val="00A72CE4"/>
    <w:rsid w:val="00A73129"/>
    <w:rsid w:val="00A73CEA"/>
    <w:rsid w:val="00A7575E"/>
    <w:rsid w:val="00A801FA"/>
    <w:rsid w:val="00A840AD"/>
    <w:rsid w:val="00A8548C"/>
    <w:rsid w:val="00A856CF"/>
    <w:rsid w:val="00A86711"/>
    <w:rsid w:val="00A92125"/>
    <w:rsid w:val="00A9416D"/>
    <w:rsid w:val="00A94310"/>
    <w:rsid w:val="00A96686"/>
    <w:rsid w:val="00A96829"/>
    <w:rsid w:val="00A9702A"/>
    <w:rsid w:val="00AA0AB9"/>
    <w:rsid w:val="00AA1047"/>
    <w:rsid w:val="00AA499A"/>
    <w:rsid w:val="00AA5F3A"/>
    <w:rsid w:val="00AB3FE7"/>
    <w:rsid w:val="00AB439A"/>
    <w:rsid w:val="00AB44D9"/>
    <w:rsid w:val="00AB4F66"/>
    <w:rsid w:val="00AB5988"/>
    <w:rsid w:val="00AB6E97"/>
    <w:rsid w:val="00AC1426"/>
    <w:rsid w:val="00AC19F5"/>
    <w:rsid w:val="00AC222E"/>
    <w:rsid w:val="00AC32CC"/>
    <w:rsid w:val="00AC5BFB"/>
    <w:rsid w:val="00AD1DF8"/>
    <w:rsid w:val="00AD2884"/>
    <w:rsid w:val="00AD37AD"/>
    <w:rsid w:val="00AD39A9"/>
    <w:rsid w:val="00AD450A"/>
    <w:rsid w:val="00AD6AC8"/>
    <w:rsid w:val="00AD78D8"/>
    <w:rsid w:val="00AE05AA"/>
    <w:rsid w:val="00AE199C"/>
    <w:rsid w:val="00AE4028"/>
    <w:rsid w:val="00AE57F4"/>
    <w:rsid w:val="00AE7E17"/>
    <w:rsid w:val="00AF2356"/>
    <w:rsid w:val="00AF2F17"/>
    <w:rsid w:val="00AF672C"/>
    <w:rsid w:val="00AF676C"/>
    <w:rsid w:val="00B01739"/>
    <w:rsid w:val="00B01798"/>
    <w:rsid w:val="00B02C69"/>
    <w:rsid w:val="00B13AAC"/>
    <w:rsid w:val="00B13EA4"/>
    <w:rsid w:val="00B225D6"/>
    <w:rsid w:val="00B2754A"/>
    <w:rsid w:val="00B319CE"/>
    <w:rsid w:val="00B32DD0"/>
    <w:rsid w:val="00B34F7D"/>
    <w:rsid w:val="00B3538E"/>
    <w:rsid w:val="00B36BE6"/>
    <w:rsid w:val="00B37BE1"/>
    <w:rsid w:val="00B421D2"/>
    <w:rsid w:val="00B42343"/>
    <w:rsid w:val="00B43794"/>
    <w:rsid w:val="00B440DA"/>
    <w:rsid w:val="00B50274"/>
    <w:rsid w:val="00B51904"/>
    <w:rsid w:val="00B53015"/>
    <w:rsid w:val="00B53A17"/>
    <w:rsid w:val="00B5708B"/>
    <w:rsid w:val="00B57B4A"/>
    <w:rsid w:val="00B61AFD"/>
    <w:rsid w:val="00B63100"/>
    <w:rsid w:val="00B66875"/>
    <w:rsid w:val="00B72971"/>
    <w:rsid w:val="00B747CB"/>
    <w:rsid w:val="00B77057"/>
    <w:rsid w:val="00B77531"/>
    <w:rsid w:val="00B8697E"/>
    <w:rsid w:val="00B87C07"/>
    <w:rsid w:val="00B906FC"/>
    <w:rsid w:val="00B9238D"/>
    <w:rsid w:val="00B93777"/>
    <w:rsid w:val="00BA0667"/>
    <w:rsid w:val="00BA0F0A"/>
    <w:rsid w:val="00BA120B"/>
    <w:rsid w:val="00BA39F0"/>
    <w:rsid w:val="00BA4368"/>
    <w:rsid w:val="00BB2210"/>
    <w:rsid w:val="00BC2252"/>
    <w:rsid w:val="00BC4904"/>
    <w:rsid w:val="00BD067E"/>
    <w:rsid w:val="00BD147F"/>
    <w:rsid w:val="00BD1A4A"/>
    <w:rsid w:val="00BD21E4"/>
    <w:rsid w:val="00BD4273"/>
    <w:rsid w:val="00BD66A8"/>
    <w:rsid w:val="00BD703A"/>
    <w:rsid w:val="00BE0149"/>
    <w:rsid w:val="00BE1CA1"/>
    <w:rsid w:val="00BE22CC"/>
    <w:rsid w:val="00BE3DC4"/>
    <w:rsid w:val="00BE66DE"/>
    <w:rsid w:val="00BE76DD"/>
    <w:rsid w:val="00BF2ED3"/>
    <w:rsid w:val="00BF3E15"/>
    <w:rsid w:val="00BF41AD"/>
    <w:rsid w:val="00BF602D"/>
    <w:rsid w:val="00BF6633"/>
    <w:rsid w:val="00BF7701"/>
    <w:rsid w:val="00C00E22"/>
    <w:rsid w:val="00C0361E"/>
    <w:rsid w:val="00C03640"/>
    <w:rsid w:val="00C10D30"/>
    <w:rsid w:val="00C14543"/>
    <w:rsid w:val="00C172CA"/>
    <w:rsid w:val="00C220A6"/>
    <w:rsid w:val="00C247E7"/>
    <w:rsid w:val="00C26BAD"/>
    <w:rsid w:val="00C33E4D"/>
    <w:rsid w:val="00C411D0"/>
    <w:rsid w:val="00C414A9"/>
    <w:rsid w:val="00C4150C"/>
    <w:rsid w:val="00C419AA"/>
    <w:rsid w:val="00C4253A"/>
    <w:rsid w:val="00C439B7"/>
    <w:rsid w:val="00C4422F"/>
    <w:rsid w:val="00C457C1"/>
    <w:rsid w:val="00C47AF4"/>
    <w:rsid w:val="00C5417F"/>
    <w:rsid w:val="00C543AE"/>
    <w:rsid w:val="00C54406"/>
    <w:rsid w:val="00C559D5"/>
    <w:rsid w:val="00C60CBF"/>
    <w:rsid w:val="00C61539"/>
    <w:rsid w:val="00C6372D"/>
    <w:rsid w:val="00C650C9"/>
    <w:rsid w:val="00C656EF"/>
    <w:rsid w:val="00C65DE6"/>
    <w:rsid w:val="00C668CE"/>
    <w:rsid w:val="00C6764C"/>
    <w:rsid w:val="00C67DDB"/>
    <w:rsid w:val="00C73540"/>
    <w:rsid w:val="00C73E22"/>
    <w:rsid w:val="00C75785"/>
    <w:rsid w:val="00C80E87"/>
    <w:rsid w:val="00C8211B"/>
    <w:rsid w:val="00C841C4"/>
    <w:rsid w:val="00C85F24"/>
    <w:rsid w:val="00C91E6A"/>
    <w:rsid w:val="00C920AA"/>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C125F"/>
    <w:rsid w:val="00CC610B"/>
    <w:rsid w:val="00CC74C6"/>
    <w:rsid w:val="00CD064B"/>
    <w:rsid w:val="00CD3B0C"/>
    <w:rsid w:val="00CD6DC2"/>
    <w:rsid w:val="00CE4418"/>
    <w:rsid w:val="00CE555C"/>
    <w:rsid w:val="00CF40E4"/>
    <w:rsid w:val="00CF4A1D"/>
    <w:rsid w:val="00CF5608"/>
    <w:rsid w:val="00CF662C"/>
    <w:rsid w:val="00CF68EA"/>
    <w:rsid w:val="00CF779A"/>
    <w:rsid w:val="00CF7E12"/>
    <w:rsid w:val="00D00B5A"/>
    <w:rsid w:val="00D0261B"/>
    <w:rsid w:val="00D032AE"/>
    <w:rsid w:val="00D05312"/>
    <w:rsid w:val="00D055D1"/>
    <w:rsid w:val="00D06690"/>
    <w:rsid w:val="00D13DAA"/>
    <w:rsid w:val="00D17564"/>
    <w:rsid w:val="00D176AF"/>
    <w:rsid w:val="00D20286"/>
    <w:rsid w:val="00D21364"/>
    <w:rsid w:val="00D21B27"/>
    <w:rsid w:val="00D27FA1"/>
    <w:rsid w:val="00D30173"/>
    <w:rsid w:val="00D31BEF"/>
    <w:rsid w:val="00D36FCD"/>
    <w:rsid w:val="00D378FA"/>
    <w:rsid w:val="00D42172"/>
    <w:rsid w:val="00D44BAE"/>
    <w:rsid w:val="00D44CBC"/>
    <w:rsid w:val="00D52FDC"/>
    <w:rsid w:val="00D54258"/>
    <w:rsid w:val="00D5462F"/>
    <w:rsid w:val="00D54FB3"/>
    <w:rsid w:val="00D550FA"/>
    <w:rsid w:val="00D60867"/>
    <w:rsid w:val="00D6255D"/>
    <w:rsid w:val="00D62AFF"/>
    <w:rsid w:val="00D642BF"/>
    <w:rsid w:val="00D65CB9"/>
    <w:rsid w:val="00D71749"/>
    <w:rsid w:val="00D71AE9"/>
    <w:rsid w:val="00D72FD1"/>
    <w:rsid w:val="00D73590"/>
    <w:rsid w:val="00D75288"/>
    <w:rsid w:val="00D75EC0"/>
    <w:rsid w:val="00D808DC"/>
    <w:rsid w:val="00D81B30"/>
    <w:rsid w:val="00D823A1"/>
    <w:rsid w:val="00D83313"/>
    <w:rsid w:val="00D84363"/>
    <w:rsid w:val="00D8505F"/>
    <w:rsid w:val="00D959CD"/>
    <w:rsid w:val="00D95E86"/>
    <w:rsid w:val="00D96B2E"/>
    <w:rsid w:val="00D9702D"/>
    <w:rsid w:val="00DA4821"/>
    <w:rsid w:val="00DA5155"/>
    <w:rsid w:val="00DA6649"/>
    <w:rsid w:val="00DB0225"/>
    <w:rsid w:val="00DB1C81"/>
    <w:rsid w:val="00DB1E33"/>
    <w:rsid w:val="00DB210B"/>
    <w:rsid w:val="00DB2931"/>
    <w:rsid w:val="00DB4D12"/>
    <w:rsid w:val="00DB7CEA"/>
    <w:rsid w:val="00DC1180"/>
    <w:rsid w:val="00DC44C1"/>
    <w:rsid w:val="00DC5DD1"/>
    <w:rsid w:val="00DD15F7"/>
    <w:rsid w:val="00DD2FAE"/>
    <w:rsid w:val="00DD3568"/>
    <w:rsid w:val="00DE1090"/>
    <w:rsid w:val="00DE10BE"/>
    <w:rsid w:val="00DE1D11"/>
    <w:rsid w:val="00DE49C9"/>
    <w:rsid w:val="00DE59FA"/>
    <w:rsid w:val="00DF064C"/>
    <w:rsid w:val="00DF0B58"/>
    <w:rsid w:val="00DF20BA"/>
    <w:rsid w:val="00DF3049"/>
    <w:rsid w:val="00DF4F51"/>
    <w:rsid w:val="00DF6BB5"/>
    <w:rsid w:val="00DF76D1"/>
    <w:rsid w:val="00E01260"/>
    <w:rsid w:val="00E0752F"/>
    <w:rsid w:val="00E07E95"/>
    <w:rsid w:val="00E10B91"/>
    <w:rsid w:val="00E12746"/>
    <w:rsid w:val="00E12D41"/>
    <w:rsid w:val="00E147A5"/>
    <w:rsid w:val="00E16983"/>
    <w:rsid w:val="00E213D9"/>
    <w:rsid w:val="00E21DFD"/>
    <w:rsid w:val="00E22D6E"/>
    <w:rsid w:val="00E2418B"/>
    <w:rsid w:val="00E301BA"/>
    <w:rsid w:val="00E31DF7"/>
    <w:rsid w:val="00E343B2"/>
    <w:rsid w:val="00E34C06"/>
    <w:rsid w:val="00E3520C"/>
    <w:rsid w:val="00E3663E"/>
    <w:rsid w:val="00E36AA1"/>
    <w:rsid w:val="00E40548"/>
    <w:rsid w:val="00E42E98"/>
    <w:rsid w:val="00E43514"/>
    <w:rsid w:val="00E441BD"/>
    <w:rsid w:val="00E47683"/>
    <w:rsid w:val="00E5435B"/>
    <w:rsid w:val="00E54CC9"/>
    <w:rsid w:val="00E56873"/>
    <w:rsid w:val="00E60993"/>
    <w:rsid w:val="00E61CAF"/>
    <w:rsid w:val="00E62FE8"/>
    <w:rsid w:val="00E64684"/>
    <w:rsid w:val="00E66EB5"/>
    <w:rsid w:val="00E67080"/>
    <w:rsid w:val="00E717FE"/>
    <w:rsid w:val="00E72BFA"/>
    <w:rsid w:val="00E823F5"/>
    <w:rsid w:val="00E8488E"/>
    <w:rsid w:val="00E85C7B"/>
    <w:rsid w:val="00E932D0"/>
    <w:rsid w:val="00E935DE"/>
    <w:rsid w:val="00E95C8B"/>
    <w:rsid w:val="00E9789C"/>
    <w:rsid w:val="00EA0330"/>
    <w:rsid w:val="00EA3363"/>
    <w:rsid w:val="00EA3A97"/>
    <w:rsid w:val="00EA65B2"/>
    <w:rsid w:val="00EA6874"/>
    <w:rsid w:val="00EB12E6"/>
    <w:rsid w:val="00EB21AF"/>
    <w:rsid w:val="00EB2873"/>
    <w:rsid w:val="00EB290C"/>
    <w:rsid w:val="00EB5035"/>
    <w:rsid w:val="00EB50E3"/>
    <w:rsid w:val="00EB60E7"/>
    <w:rsid w:val="00EC0DAD"/>
    <w:rsid w:val="00EC2359"/>
    <w:rsid w:val="00EC3E1C"/>
    <w:rsid w:val="00ED1306"/>
    <w:rsid w:val="00ED561C"/>
    <w:rsid w:val="00ED5C16"/>
    <w:rsid w:val="00ED6513"/>
    <w:rsid w:val="00ED6B1D"/>
    <w:rsid w:val="00EE071D"/>
    <w:rsid w:val="00EE1541"/>
    <w:rsid w:val="00EE56FA"/>
    <w:rsid w:val="00EF25D7"/>
    <w:rsid w:val="00EF27B1"/>
    <w:rsid w:val="00EF51DB"/>
    <w:rsid w:val="00EF5F88"/>
    <w:rsid w:val="00EF7045"/>
    <w:rsid w:val="00F00BD6"/>
    <w:rsid w:val="00F0264B"/>
    <w:rsid w:val="00F026A9"/>
    <w:rsid w:val="00F078DC"/>
    <w:rsid w:val="00F07FE7"/>
    <w:rsid w:val="00F15DA2"/>
    <w:rsid w:val="00F21D94"/>
    <w:rsid w:val="00F24DCB"/>
    <w:rsid w:val="00F26C48"/>
    <w:rsid w:val="00F3160D"/>
    <w:rsid w:val="00F320BF"/>
    <w:rsid w:val="00F36179"/>
    <w:rsid w:val="00F4067E"/>
    <w:rsid w:val="00F43823"/>
    <w:rsid w:val="00F449AD"/>
    <w:rsid w:val="00F451A5"/>
    <w:rsid w:val="00F45881"/>
    <w:rsid w:val="00F47B82"/>
    <w:rsid w:val="00F50211"/>
    <w:rsid w:val="00F502AE"/>
    <w:rsid w:val="00F52729"/>
    <w:rsid w:val="00F56058"/>
    <w:rsid w:val="00F57F06"/>
    <w:rsid w:val="00F6272E"/>
    <w:rsid w:val="00F6278B"/>
    <w:rsid w:val="00F633A4"/>
    <w:rsid w:val="00F65AD5"/>
    <w:rsid w:val="00F6643F"/>
    <w:rsid w:val="00F66F44"/>
    <w:rsid w:val="00F702E6"/>
    <w:rsid w:val="00F743ED"/>
    <w:rsid w:val="00F75DAC"/>
    <w:rsid w:val="00F76EE3"/>
    <w:rsid w:val="00F77604"/>
    <w:rsid w:val="00F77CEB"/>
    <w:rsid w:val="00F81DBF"/>
    <w:rsid w:val="00F83B37"/>
    <w:rsid w:val="00F84832"/>
    <w:rsid w:val="00F85505"/>
    <w:rsid w:val="00F8640C"/>
    <w:rsid w:val="00F86CF2"/>
    <w:rsid w:val="00F86F80"/>
    <w:rsid w:val="00F87B8C"/>
    <w:rsid w:val="00F94908"/>
    <w:rsid w:val="00F958A0"/>
    <w:rsid w:val="00FA002F"/>
    <w:rsid w:val="00FA1C46"/>
    <w:rsid w:val="00FA63C9"/>
    <w:rsid w:val="00FA646A"/>
    <w:rsid w:val="00FB04C9"/>
    <w:rsid w:val="00FB0F5E"/>
    <w:rsid w:val="00FB4AC9"/>
    <w:rsid w:val="00FB5722"/>
    <w:rsid w:val="00FC1199"/>
    <w:rsid w:val="00FC3185"/>
    <w:rsid w:val="00FC5BDD"/>
    <w:rsid w:val="00FC7902"/>
    <w:rsid w:val="00FD0504"/>
    <w:rsid w:val="00FD0BAE"/>
    <w:rsid w:val="00FD5B8D"/>
    <w:rsid w:val="00FE17F5"/>
    <w:rsid w:val="00FE503F"/>
    <w:rsid w:val="00FE6D4F"/>
    <w:rsid w:val="00FF2AC8"/>
    <w:rsid w:val="00FF4146"/>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8EF"/>
    <w:rPr>
      <w:rFonts w:ascii="Times New Roman" w:hAnsi="Times New Roman"/>
      <w:sz w:val="24"/>
    </w:rPr>
  </w:style>
  <w:style w:type="paragraph" w:styleId="berschrift1">
    <w:name w:val="heading 1"/>
    <w:basedOn w:val="Standard"/>
    <w:next w:val="Standard"/>
    <w:link w:val="berschrift1Zchn"/>
    <w:autoRedefine/>
    <w:uiPriority w:val="9"/>
    <w:qFormat/>
    <w:rsid w:val="000070AC"/>
    <w:pPr>
      <w:keepNext/>
      <w:keepLines/>
      <w:spacing w:after="0" w:line="360" w:lineRule="auto"/>
      <w:jc w:val="both"/>
      <w:outlineLvl w:val="0"/>
    </w:pPr>
    <w:rPr>
      <w:rFonts w:eastAsiaTheme="majorEastAsia" w:cs="Times New Roman"/>
      <w:sz w:val="28"/>
      <w:szCs w:val="28"/>
    </w:rPr>
  </w:style>
  <w:style w:type="paragraph" w:styleId="berschrift2">
    <w:name w:val="heading 2"/>
    <w:basedOn w:val="Standard"/>
    <w:next w:val="Standard"/>
    <w:link w:val="berschrift2Zchn"/>
    <w:autoRedefine/>
    <w:uiPriority w:val="9"/>
    <w:unhideWhenUsed/>
    <w:qFormat/>
    <w:rsid w:val="00367F35"/>
    <w:pPr>
      <w:keepNext/>
      <w:keepLines/>
      <w:suppressLineNumbers/>
      <w:spacing w:after="0" w:line="360" w:lineRule="auto"/>
      <w:jc w:val="both"/>
      <w:outlineLvl w:val="1"/>
    </w:pPr>
    <w:rPr>
      <w:rFonts w:eastAsiaTheme="majorEastAsia" w:cs="Times New Roman"/>
      <w:sz w:val="26"/>
      <w:szCs w:val="24"/>
    </w:rPr>
  </w:style>
  <w:style w:type="paragraph" w:styleId="berschrift3">
    <w:name w:val="heading 3"/>
    <w:basedOn w:val="Standard"/>
    <w:next w:val="Standard"/>
    <w:link w:val="berschrift3Zchn"/>
    <w:uiPriority w:val="9"/>
    <w:unhideWhenUsed/>
    <w:qFormat/>
    <w:rsid w:val="001330A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8A78B7"/>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pPr>
    <w:rPr>
      <w:b/>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0070AC"/>
    <w:rPr>
      <w:rFonts w:ascii="Times New Roman" w:eastAsiaTheme="majorEastAsia" w:hAnsi="Times New Roman" w:cs="Times New Roman"/>
      <w:sz w:val="28"/>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AF676C"/>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367F35"/>
    <w:rPr>
      <w:rFonts w:ascii="Times New Roman" w:eastAsiaTheme="majorEastAsia" w:hAnsi="Times New Roman" w:cs="Times New Roman"/>
      <w:sz w:val="26"/>
      <w:szCs w:val="24"/>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semiHidden/>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1330A1"/>
    <w:rPr>
      <w:rFonts w:asciiTheme="majorHAnsi" w:eastAsiaTheme="majorEastAsia" w:hAnsiTheme="majorHAnsi"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rFonts w:ascii="Arial" w:hAnsi="Arial"/>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843794"/>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semiHidden/>
    <w:unhideWhenUsed/>
    <w:rsid w:val="00B53A17"/>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53A17"/>
    <w:pPr>
      <w:spacing w:after="0" w:line="240" w:lineRule="auto"/>
    </w:pPr>
    <w:rPr>
      <w:rFonts w:ascii="Times New Roman" w:hAnsi="Times New Roman"/>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semiHidden/>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8"/>
      </w:numPr>
      <w:contextualSpacing/>
    </w:pPr>
  </w:style>
  <w:style w:type="paragraph" w:styleId="Listennummer4">
    <w:name w:val="List Number 4"/>
    <w:basedOn w:val="Standard"/>
    <w:uiPriority w:val="99"/>
    <w:semiHidden/>
    <w:unhideWhenUsed/>
    <w:rsid w:val="00B53A17"/>
    <w:pPr>
      <w:numPr>
        <w:numId w:val="9"/>
      </w:numPr>
      <w:contextualSpacing/>
    </w:pPr>
  </w:style>
  <w:style w:type="paragraph" w:styleId="Listennummer3">
    <w:name w:val="List Number 3"/>
    <w:basedOn w:val="Standard"/>
    <w:uiPriority w:val="99"/>
    <w:semiHidden/>
    <w:unhideWhenUsed/>
    <w:rsid w:val="00B53A17"/>
    <w:pPr>
      <w:numPr>
        <w:numId w:val="10"/>
      </w:numPr>
      <w:contextualSpacing/>
    </w:pPr>
  </w:style>
  <w:style w:type="paragraph" w:styleId="Listennummer2">
    <w:name w:val="List Number 2"/>
    <w:basedOn w:val="Standard"/>
    <w:uiPriority w:val="99"/>
    <w:semiHidden/>
    <w:unhideWhenUsed/>
    <w:rsid w:val="00B53A17"/>
    <w:pPr>
      <w:numPr>
        <w:numId w:val="11"/>
      </w:numPr>
      <w:contextualSpacing/>
    </w:pPr>
  </w:style>
  <w:style w:type="paragraph" w:styleId="Aufzhlungszeichen5">
    <w:name w:val="List Bullet 5"/>
    <w:basedOn w:val="Standard"/>
    <w:uiPriority w:val="99"/>
    <w:semiHidden/>
    <w:unhideWhenUsed/>
    <w:rsid w:val="00B53A17"/>
    <w:pPr>
      <w:numPr>
        <w:numId w:val="12"/>
      </w:numPr>
      <w:contextualSpacing/>
    </w:pPr>
  </w:style>
  <w:style w:type="paragraph" w:styleId="Aufzhlungszeichen4">
    <w:name w:val="List Bullet 4"/>
    <w:basedOn w:val="Standard"/>
    <w:uiPriority w:val="99"/>
    <w:semiHidden/>
    <w:unhideWhenUsed/>
    <w:rsid w:val="00B53A17"/>
    <w:pPr>
      <w:numPr>
        <w:numId w:val="13"/>
      </w:numPr>
      <w:contextualSpacing/>
    </w:pPr>
  </w:style>
  <w:style w:type="paragraph" w:styleId="Aufzhlungszeichen3">
    <w:name w:val="List Bullet 3"/>
    <w:basedOn w:val="Standard"/>
    <w:uiPriority w:val="99"/>
    <w:semiHidden/>
    <w:unhideWhenUsed/>
    <w:rsid w:val="00B53A17"/>
    <w:pPr>
      <w:numPr>
        <w:numId w:val="14"/>
      </w:numPr>
      <w:contextualSpacing/>
    </w:pPr>
  </w:style>
  <w:style w:type="paragraph" w:styleId="Aufzhlungszeichen2">
    <w:name w:val="List Bullet 2"/>
    <w:basedOn w:val="Standard"/>
    <w:uiPriority w:val="99"/>
    <w:semiHidden/>
    <w:unhideWhenUsed/>
    <w:rsid w:val="00B53A17"/>
    <w:pPr>
      <w:numPr>
        <w:numId w:val="15"/>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6"/>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EC08781-1B9A-4A8F-A238-D05B710C340D}"/>
      </w:docPartPr>
      <w:docPartBody>
        <w:p w:rsidR="00F231B6" w:rsidRDefault="00250300">
          <w:r w:rsidRPr="00F80CE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300"/>
    <w:rsid w:val="00167F4D"/>
    <w:rsid w:val="00250300"/>
    <w:rsid w:val="00612400"/>
    <w:rsid w:val="00655600"/>
    <w:rsid w:val="008B14D2"/>
    <w:rsid w:val="00AD72B2"/>
    <w:rsid w:val="00F231B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5030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673</Words>
  <Characters>3840</Characters>
  <Application>Microsoft Office Word</Application>
  <DocSecurity>0</DocSecurity>
  <Lines>32</Lines>
  <Paragraphs>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21</cp:revision>
  <cp:lastPrinted>2022-12-06T13:48:00Z</cp:lastPrinted>
  <dcterms:created xsi:type="dcterms:W3CDTF">2023-03-22T08:18:00Z</dcterms:created>
  <dcterms:modified xsi:type="dcterms:W3CDTF">2023-05-1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ies>
</file>